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08FFB3" w14:textId="77777777" w:rsidR="00D8287F" w:rsidRDefault="00D8287F" w:rsidP="0024593D">
      <w:pPr>
        <w:jc w:val="both"/>
        <w:rPr>
          <w:rFonts w:cstheme="minorHAnsi"/>
          <w:b/>
          <w:bCs/>
        </w:rPr>
      </w:pPr>
      <w:r>
        <w:rPr>
          <w:rFonts w:cstheme="minorHAnsi"/>
          <w:b/>
          <w:bCs/>
        </w:rPr>
        <w:t>TITLE:</w:t>
      </w:r>
    </w:p>
    <w:p w14:paraId="268A74E3" w14:textId="2B926B2C" w:rsidR="00427EA1" w:rsidRPr="00D8287F" w:rsidRDefault="0022080B" w:rsidP="0024593D">
      <w:pPr>
        <w:jc w:val="both"/>
        <w:rPr>
          <w:rFonts w:cstheme="minorHAnsi"/>
          <w:b/>
          <w:bCs/>
        </w:rPr>
      </w:pPr>
      <w:r>
        <w:rPr>
          <w:rFonts w:cstheme="minorHAnsi"/>
          <w:b/>
          <w:bCs/>
        </w:rPr>
        <w:t xml:space="preserve">A </w:t>
      </w:r>
      <w:r w:rsidR="00B859C5" w:rsidRPr="00D8287F">
        <w:rPr>
          <w:rFonts w:cstheme="minorHAnsi"/>
          <w:b/>
          <w:bCs/>
        </w:rPr>
        <w:t xml:space="preserve">Modified </w:t>
      </w:r>
      <w:r w:rsidR="00D8287F" w:rsidRPr="00D8287F">
        <w:rPr>
          <w:rFonts w:cstheme="minorHAnsi"/>
          <w:b/>
          <w:bCs/>
        </w:rPr>
        <w:t xml:space="preserve">Two Kidney One Clip Mouse Model </w:t>
      </w:r>
      <w:r w:rsidR="00D8287F">
        <w:rPr>
          <w:rFonts w:cstheme="minorHAnsi"/>
          <w:b/>
          <w:bCs/>
        </w:rPr>
        <w:t>o</w:t>
      </w:r>
      <w:r w:rsidR="00D8287F" w:rsidRPr="00D8287F">
        <w:rPr>
          <w:rFonts w:cstheme="minorHAnsi"/>
          <w:b/>
          <w:bCs/>
        </w:rPr>
        <w:t xml:space="preserve">f Renin Regulation </w:t>
      </w:r>
      <w:r w:rsidR="00D8287F">
        <w:rPr>
          <w:rFonts w:cstheme="minorHAnsi"/>
          <w:b/>
          <w:bCs/>
        </w:rPr>
        <w:t>i</w:t>
      </w:r>
      <w:r w:rsidR="00D8287F" w:rsidRPr="00D8287F">
        <w:rPr>
          <w:rFonts w:cstheme="minorHAnsi"/>
          <w:b/>
          <w:bCs/>
        </w:rPr>
        <w:t>n Renal Artery Stenosis</w:t>
      </w:r>
    </w:p>
    <w:p w14:paraId="57DC56BF" w14:textId="77777777" w:rsidR="00F0426C" w:rsidRPr="00D8287F" w:rsidRDefault="00F0426C" w:rsidP="0024593D">
      <w:pPr>
        <w:jc w:val="both"/>
        <w:rPr>
          <w:rFonts w:cstheme="minorHAnsi"/>
          <w:b/>
          <w:bCs/>
        </w:rPr>
      </w:pPr>
    </w:p>
    <w:p w14:paraId="47E4BE96" w14:textId="77777777" w:rsidR="00D8287F" w:rsidRPr="00D8287F" w:rsidRDefault="00D8287F" w:rsidP="0024593D">
      <w:pPr>
        <w:jc w:val="both"/>
        <w:rPr>
          <w:rFonts w:cstheme="minorHAnsi"/>
          <w:b/>
          <w:bCs/>
        </w:rPr>
      </w:pPr>
      <w:r w:rsidRPr="00D8287F">
        <w:rPr>
          <w:rFonts w:cstheme="minorHAnsi"/>
          <w:b/>
          <w:bCs/>
        </w:rPr>
        <w:t>AUTHOR:</w:t>
      </w:r>
    </w:p>
    <w:p w14:paraId="73EC6AFC" w14:textId="77C71265" w:rsidR="0080298F" w:rsidRDefault="0080298F" w:rsidP="0024593D">
      <w:pPr>
        <w:jc w:val="both"/>
        <w:rPr>
          <w:rFonts w:cstheme="minorHAnsi"/>
          <w:vertAlign w:val="superscript"/>
        </w:rPr>
      </w:pPr>
      <w:r w:rsidRPr="00D8287F">
        <w:rPr>
          <w:rFonts w:cstheme="minorHAnsi"/>
        </w:rPr>
        <w:t>Mohammad Saleem,</w:t>
      </w:r>
      <w:r w:rsidR="00814450" w:rsidRPr="00D8287F">
        <w:rPr>
          <w:rFonts w:cstheme="minorHAnsi"/>
        </w:rPr>
        <w:t xml:space="preserve"> </w:t>
      </w:r>
      <w:r w:rsidR="00C0480C" w:rsidRPr="00D8287F">
        <w:rPr>
          <w:rFonts w:cstheme="minorHAnsi"/>
        </w:rPr>
        <w:t>Pierina Barturen-Larrea</w:t>
      </w:r>
      <w:r w:rsidR="00C0480C" w:rsidRPr="00D8287F">
        <w:rPr>
          <w:rFonts w:cstheme="minorHAnsi"/>
          <w:lang w:val="es-ES"/>
        </w:rPr>
        <w:t>, L</w:t>
      </w:r>
      <w:r w:rsidR="00C7704B" w:rsidRPr="00D8287F">
        <w:rPr>
          <w:rFonts w:cstheme="minorHAnsi"/>
          <w:lang w:val="es-ES"/>
        </w:rPr>
        <w:t>uz Saavedra</w:t>
      </w:r>
      <w:r w:rsidR="00D26B15" w:rsidRPr="00D8287F">
        <w:rPr>
          <w:rFonts w:cstheme="minorHAnsi"/>
          <w:lang w:val="es-ES"/>
        </w:rPr>
        <w:t>,</w:t>
      </w:r>
      <w:r w:rsidR="00D26B15" w:rsidRPr="00D8287F">
        <w:rPr>
          <w:rFonts w:cstheme="minorHAnsi"/>
        </w:rPr>
        <w:t xml:space="preserve"> </w:t>
      </w:r>
      <w:r w:rsidRPr="00D8287F">
        <w:rPr>
          <w:rFonts w:cstheme="minorHAnsi"/>
        </w:rPr>
        <w:t>Jose A. Gomez</w:t>
      </w:r>
      <w:r w:rsidRPr="00D8287F">
        <w:rPr>
          <w:rFonts w:cstheme="minorHAnsi"/>
          <w:vertAlign w:val="superscript"/>
        </w:rPr>
        <w:t>*</w:t>
      </w:r>
    </w:p>
    <w:p w14:paraId="2B19A51A" w14:textId="77777777" w:rsidR="00D8287F" w:rsidRPr="00D8287F" w:rsidRDefault="00D8287F" w:rsidP="0024593D">
      <w:pPr>
        <w:jc w:val="both"/>
        <w:rPr>
          <w:rFonts w:cstheme="minorHAnsi"/>
        </w:rPr>
      </w:pPr>
    </w:p>
    <w:p w14:paraId="67CF0723" w14:textId="3B756841" w:rsidR="0080298F" w:rsidRPr="00D8287F" w:rsidRDefault="0080298F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>Department of Medicine/Clinical Pharmacology Division</w:t>
      </w:r>
      <w:r w:rsidR="00D8287F">
        <w:rPr>
          <w:rFonts w:cstheme="minorHAnsi"/>
        </w:rPr>
        <w:t>,</w:t>
      </w:r>
      <w:r w:rsidRPr="00D8287F">
        <w:rPr>
          <w:rFonts w:cstheme="minorHAnsi"/>
        </w:rPr>
        <w:t xml:space="preserve"> Vanderbilt University Medical Center, Nashville</w:t>
      </w:r>
      <w:r w:rsidR="00D8287F">
        <w:rPr>
          <w:rFonts w:cstheme="minorHAnsi"/>
        </w:rPr>
        <w:t>,</w:t>
      </w:r>
      <w:r w:rsidRPr="00D8287F">
        <w:rPr>
          <w:rFonts w:cstheme="minorHAnsi"/>
        </w:rPr>
        <w:t xml:space="preserve"> TN </w:t>
      </w:r>
    </w:p>
    <w:p w14:paraId="3612CCB2" w14:textId="77777777" w:rsidR="0080298F" w:rsidRPr="00D8287F" w:rsidRDefault="0080298F" w:rsidP="0024593D">
      <w:pPr>
        <w:jc w:val="both"/>
        <w:rPr>
          <w:rFonts w:cstheme="minorHAnsi"/>
        </w:rPr>
      </w:pPr>
    </w:p>
    <w:p w14:paraId="6B36C4C5" w14:textId="77777777" w:rsidR="0080298F" w:rsidRPr="00D8287F" w:rsidRDefault="0080298F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>*Corresponding Author:</w:t>
      </w:r>
    </w:p>
    <w:p w14:paraId="29DB5A2D" w14:textId="120AC55A" w:rsidR="0080298F" w:rsidRPr="00D8287F" w:rsidRDefault="0080298F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>Jose A. Gomez</w:t>
      </w:r>
    </w:p>
    <w:p w14:paraId="10498D09" w14:textId="29170754" w:rsidR="0080298F" w:rsidRPr="00D8287F" w:rsidRDefault="008455AC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>jose.a.gomez@vumc.org</w:t>
      </w:r>
    </w:p>
    <w:p w14:paraId="274DF22A" w14:textId="5A8D4E70" w:rsidR="008732C5" w:rsidRPr="00D8287F" w:rsidRDefault="008732C5" w:rsidP="0024593D">
      <w:pPr>
        <w:jc w:val="both"/>
        <w:rPr>
          <w:rFonts w:cstheme="minorHAnsi"/>
        </w:rPr>
      </w:pPr>
    </w:p>
    <w:p w14:paraId="7A06FBF8" w14:textId="3A74B891" w:rsidR="008732C5" w:rsidRPr="00D8287F" w:rsidRDefault="008732C5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 xml:space="preserve">Co-authors: </w:t>
      </w:r>
    </w:p>
    <w:p w14:paraId="2AD95510" w14:textId="147B7068" w:rsidR="008732C5" w:rsidRPr="00D8287F" w:rsidRDefault="008732C5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 xml:space="preserve">Mohammad Saleem </w:t>
      </w:r>
      <w:r w:rsidR="00482087" w:rsidRPr="00482087">
        <w:rPr>
          <w:rFonts w:cstheme="minorHAnsi"/>
        </w:rPr>
        <w:t>(</w:t>
      </w:r>
      <w:r w:rsidR="008455AC" w:rsidRPr="00D8287F">
        <w:rPr>
          <w:rFonts w:cstheme="minorHAnsi"/>
        </w:rPr>
        <w:t>Mohammad.saleem@vumc.org</w:t>
      </w:r>
      <w:r w:rsidR="00482087" w:rsidRPr="00482087">
        <w:rPr>
          <w:rFonts w:cstheme="minorHAnsi"/>
        </w:rPr>
        <w:t>)</w:t>
      </w:r>
    </w:p>
    <w:p w14:paraId="5E25B070" w14:textId="6F46B9B4" w:rsidR="00390383" w:rsidRPr="00D8287F" w:rsidRDefault="00390383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>Pierina Barturen</w:t>
      </w:r>
      <w:r w:rsidR="0047458E" w:rsidRPr="00D8287F">
        <w:rPr>
          <w:rFonts w:cstheme="minorHAnsi"/>
        </w:rPr>
        <w:t>-Larrea</w:t>
      </w:r>
      <w:r w:rsidRPr="00D8287F">
        <w:rPr>
          <w:rFonts w:cstheme="minorHAnsi"/>
        </w:rPr>
        <w:t xml:space="preserve">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angela.p.barturen.larrea@vumc.org</w:t>
      </w:r>
      <w:r w:rsidR="00482087" w:rsidRPr="00482087">
        <w:rPr>
          <w:rFonts w:cstheme="minorHAnsi"/>
        </w:rPr>
        <w:t>)</w:t>
      </w:r>
    </w:p>
    <w:p w14:paraId="08B91F01" w14:textId="033FB475" w:rsidR="008732C5" w:rsidRPr="00D8287F" w:rsidRDefault="008732C5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 xml:space="preserve">Luz Saavedra </w:t>
      </w:r>
      <w:r w:rsidR="00482087" w:rsidRPr="00482087">
        <w:rPr>
          <w:rFonts w:cstheme="minorHAnsi"/>
        </w:rPr>
        <w:t>(</w:t>
      </w:r>
      <w:r w:rsidR="008455AC" w:rsidRPr="00D8287F">
        <w:rPr>
          <w:rFonts w:cstheme="minorHAnsi"/>
        </w:rPr>
        <w:t>s.luzalejandra@gmail.com</w:t>
      </w:r>
      <w:r w:rsidR="00482087" w:rsidRPr="00482087">
        <w:rPr>
          <w:rFonts w:cstheme="minorHAnsi"/>
        </w:rPr>
        <w:t>)</w:t>
      </w:r>
    </w:p>
    <w:p w14:paraId="46CBDC09" w14:textId="77777777" w:rsidR="00B859C5" w:rsidRPr="00D8287F" w:rsidRDefault="00B859C5" w:rsidP="0024593D">
      <w:pPr>
        <w:jc w:val="both"/>
        <w:rPr>
          <w:rFonts w:cstheme="minorHAnsi"/>
        </w:rPr>
      </w:pPr>
    </w:p>
    <w:p w14:paraId="1D97E624" w14:textId="77777777" w:rsidR="00382B76" w:rsidRDefault="00B859C5" w:rsidP="0024593D">
      <w:pPr>
        <w:jc w:val="both"/>
        <w:rPr>
          <w:rFonts w:cstheme="minorHAnsi"/>
        </w:rPr>
      </w:pPr>
      <w:r w:rsidRPr="00D8287F">
        <w:rPr>
          <w:rFonts w:cstheme="minorHAnsi"/>
          <w:b/>
          <w:bCs/>
        </w:rPr>
        <w:t>KEYWORDS:</w:t>
      </w:r>
      <w:r w:rsidRPr="00D8287F">
        <w:rPr>
          <w:rFonts w:cstheme="minorHAnsi"/>
        </w:rPr>
        <w:t xml:space="preserve"> </w:t>
      </w:r>
    </w:p>
    <w:p w14:paraId="6F393DD3" w14:textId="50966BDA" w:rsidR="00B859C5" w:rsidRPr="00D8287F" w:rsidRDefault="00682644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>T</w:t>
      </w:r>
      <w:r w:rsidR="00B859C5" w:rsidRPr="00D8287F">
        <w:rPr>
          <w:rFonts w:cstheme="minorHAnsi"/>
        </w:rPr>
        <w:t>wo kidney one clip</w:t>
      </w:r>
      <w:r w:rsidR="007713AB" w:rsidRPr="00D8287F">
        <w:rPr>
          <w:rFonts w:cstheme="minorHAnsi"/>
        </w:rPr>
        <w:t xml:space="preserve"> </w:t>
      </w:r>
      <w:r w:rsidR="00482087" w:rsidRPr="00482087">
        <w:rPr>
          <w:rFonts w:cstheme="minorHAnsi"/>
        </w:rPr>
        <w:t>(</w:t>
      </w:r>
      <w:r w:rsidR="007713AB" w:rsidRPr="00D8287F">
        <w:rPr>
          <w:rFonts w:cstheme="minorHAnsi"/>
        </w:rPr>
        <w:t>2K1C</w:t>
      </w:r>
      <w:r w:rsidR="00482087" w:rsidRPr="00482087">
        <w:rPr>
          <w:rFonts w:cstheme="minorHAnsi"/>
        </w:rPr>
        <w:t>)</w:t>
      </w:r>
      <w:r w:rsidR="00B859C5" w:rsidRPr="00D8287F">
        <w:rPr>
          <w:rFonts w:cstheme="minorHAnsi"/>
        </w:rPr>
        <w:t xml:space="preserve">, </w:t>
      </w:r>
      <w:r w:rsidR="00765734" w:rsidRPr="00D8287F">
        <w:rPr>
          <w:rFonts w:cstheme="minorHAnsi"/>
        </w:rPr>
        <w:t>R</w:t>
      </w:r>
      <w:r w:rsidR="00B859C5" w:rsidRPr="00D8287F">
        <w:rPr>
          <w:rFonts w:cstheme="minorHAnsi"/>
        </w:rPr>
        <w:t>enal artery stenosis,</w:t>
      </w:r>
      <w:r w:rsidR="00874456" w:rsidRPr="00D8287F">
        <w:rPr>
          <w:rFonts w:cstheme="minorHAnsi"/>
        </w:rPr>
        <w:t xml:space="preserve"> Renin Angiotensin Aldosterone System, </w:t>
      </w:r>
      <w:r w:rsidR="00814450" w:rsidRPr="00D8287F">
        <w:rPr>
          <w:rFonts w:cstheme="minorHAnsi"/>
        </w:rPr>
        <w:t xml:space="preserve">renin expression, </w:t>
      </w:r>
      <w:r w:rsidR="00765734" w:rsidRPr="00D8287F">
        <w:rPr>
          <w:rFonts w:cstheme="minorHAnsi"/>
        </w:rPr>
        <w:t>K</w:t>
      </w:r>
      <w:r w:rsidR="00B859C5" w:rsidRPr="00D8287F">
        <w:rPr>
          <w:rFonts w:cstheme="minorHAnsi"/>
        </w:rPr>
        <w:t xml:space="preserve">idney injury, </w:t>
      </w:r>
      <w:r w:rsidR="008455AC" w:rsidRPr="00D8287F">
        <w:rPr>
          <w:rFonts w:cstheme="minorHAnsi"/>
        </w:rPr>
        <w:t>mouse model</w:t>
      </w:r>
    </w:p>
    <w:p w14:paraId="72074DB4" w14:textId="48FC97FF" w:rsidR="00B859C5" w:rsidRPr="00D8287F" w:rsidRDefault="00B859C5" w:rsidP="0024593D">
      <w:pPr>
        <w:jc w:val="both"/>
        <w:rPr>
          <w:rFonts w:cstheme="minorHAnsi"/>
        </w:rPr>
      </w:pPr>
    </w:p>
    <w:p w14:paraId="1A21A07C" w14:textId="77777777" w:rsidR="00382B76" w:rsidRDefault="00B859C5" w:rsidP="0024593D">
      <w:pPr>
        <w:jc w:val="both"/>
        <w:rPr>
          <w:rFonts w:cstheme="minorHAnsi"/>
        </w:rPr>
      </w:pPr>
      <w:r w:rsidRPr="00D8287F">
        <w:rPr>
          <w:rFonts w:cstheme="minorHAnsi"/>
          <w:b/>
          <w:bCs/>
        </w:rPr>
        <w:t>SUMMARY:</w:t>
      </w:r>
      <w:r w:rsidRPr="00D8287F">
        <w:rPr>
          <w:rFonts w:cstheme="minorHAnsi"/>
        </w:rPr>
        <w:t xml:space="preserve"> </w:t>
      </w:r>
    </w:p>
    <w:p w14:paraId="1D5FEA6E" w14:textId="6576F30B" w:rsidR="00B859C5" w:rsidRPr="00D8287F" w:rsidRDefault="00382B76" w:rsidP="0024593D">
      <w:pPr>
        <w:jc w:val="both"/>
        <w:rPr>
          <w:rFonts w:cstheme="minorHAnsi"/>
        </w:rPr>
      </w:pPr>
      <w:r>
        <w:rPr>
          <w:rFonts w:cstheme="minorHAnsi"/>
        </w:rPr>
        <w:t>A m</w:t>
      </w:r>
      <w:r w:rsidR="00B859C5" w:rsidRPr="00D8287F">
        <w:rPr>
          <w:rFonts w:cstheme="minorHAnsi"/>
        </w:rPr>
        <w:t xml:space="preserve">odified 2 kidney 1 </w:t>
      </w:r>
      <w:r>
        <w:rPr>
          <w:rFonts w:cstheme="minorHAnsi"/>
        </w:rPr>
        <w:t>c</w:t>
      </w:r>
      <w:r w:rsidR="00B859C5" w:rsidRPr="00D8287F">
        <w:rPr>
          <w:rFonts w:cstheme="minorHAnsi"/>
        </w:rPr>
        <w:t xml:space="preserve">lip </w:t>
      </w:r>
      <w:r w:rsidR="00482087" w:rsidRPr="00482087">
        <w:rPr>
          <w:rFonts w:cstheme="minorHAnsi"/>
        </w:rPr>
        <w:t>(</w:t>
      </w:r>
      <w:r w:rsidR="00B859C5" w:rsidRPr="00D8287F">
        <w:rPr>
          <w:rFonts w:cstheme="minorHAnsi"/>
        </w:rPr>
        <w:t>2K1C</w:t>
      </w:r>
      <w:r w:rsidR="00482087" w:rsidRPr="00482087">
        <w:rPr>
          <w:rFonts w:cstheme="minorHAnsi"/>
        </w:rPr>
        <w:t>)</w:t>
      </w:r>
      <w:r w:rsidR="00B859C5" w:rsidRPr="00D8287F">
        <w:rPr>
          <w:rFonts w:cstheme="minorHAnsi"/>
        </w:rPr>
        <w:t xml:space="preserve"> Goldblatt </w:t>
      </w:r>
      <w:r w:rsidR="008455AC" w:rsidRPr="00D8287F">
        <w:rPr>
          <w:rFonts w:cstheme="minorHAnsi"/>
        </w:rPr>
        <w:t xml:space="preserve">mouse </w:t>
      </w:r>
      <w:r w:rsidR="00B859C5" w:rsidRPr="00D8287F">
        <w:rPr>
          <w:rFonts w:cstheme="minorHAnsi"/>
        </w:rPr>
        <w:t>model</w:t>
      </w:r>
      <w:r w:rsidR="003041F9" w:rsidRPr="00D8287F">
        <w:rPr>
          <w:rFonts w:cstheme="minorHAnsi"/>
        </w:rPr>
        <w:t xml:space="preserve"> was</w:t>
      </w:r>
      <w:r w:rsidR="00B859C5" w:rsidRPr="00D8287F">
        <w:rPr>
          <w:rFonts w:cstheme="minorHAnsi"/>
        </w:rPr>
        <w:t xml:space="preserve"> </w:t>
      </w:r>
      <w:r w:rsidR="003E506E" w:rsidRPr="00D8287F">
        <w:rPr>
          <w:rFonts w:cstheme="minorHAnsi"/>
        </w:rPr>
        <w:t xml:space="preserve">developed using </w:t>
      </w:r>
      <w:r w:rsidR="00E81F5A" w:rsidRPr="00D8287F">
        <w:rPr>
          <w:rFonts w:cstheme="minorHAnsi"/>
        </w:rPr>
        <w:t>polyurethane</w:t>
      </w:r>
      <w:r w:rsidR="003E506E" w:rsidRPr="00D8287F">
        <w:rPr>
          <w:rFonts w:cstheme="minorHAnsi"/>
        </w:rPr>
        <w:t xml:space="preserve"> tubing </w:t>
      </w:r>
      <w:r w:rsidR="00B859C5" w:rsidRPr="00D8287F">
        <w:rPr>
          <w:rFonts w:cstheme="minorHAnsi"/>
        </w:rPr>
        <w:t>to</w:t>
      </w:r>
      <w:r w:rsidR="003041F9" w:rsidRPr="00D8287F">
        <w:rPr>
          <w:rFonts w:cstheme="minorHAnsi"/>
        </w:rPr>
        <w:t xml:space="preserve"> initiate</w:t>
      </w:r>
      <w:r w:rsidR="00B859C5" w:rsidRPr="00D8287F">
        <w:rPr>
          <w:rFonts w:cstheme="minorHAnsi"/>
        </w:rPr>
        <w:t xml:space="preserve"> renal artery stenosis</w:t>
      </w:r>
      <w:r w:rsidR="00482087">
        <w:rPr>
          <w:rFonts w:cstheme="minorHAnsi"/>
        </w:rPr>
        <w:t xml:space="preserve">, inducing an increase in </w:t>
      </w:r>
      <w:r w:rsidR="00814450" w:rsidRPr="00D8287F">
        <w:rPr>
          <w:rFonts w:cstheme="minorHAnsi"/>
        </w:rPr>
        <w:t xml:space="preserve">renin expression </w:t>
      </w:r>
      <w:r w:rsidR="00B859C5" w:rsidRPr="00D8287F">
        <w:rPr>
          <w:rFonts w:cstheme="minorHAnsi"/>
        </w:rPr>
        <w:t>and kidney injury</w:t>
      </w:r>
      <w:r w:rsidR="009E7B5A" w:rsidRPr="00D8287F">
        <w:rPr>
          <w:rFonts w:cstheme="minorHAnsi"/>
        </w:rPr>
        <w:t>.</w:t>
      </w:r>
      <w:r w:rsidR="00B859C5" w:rsidRPr="00D8287F">
        <w:rPr>
          <w:rFonts w:cstheme="minorHAnsi"/>
        </w:rPr>
        <w:t xml:space="preserve"> </w:t>
      </w:r>
      <w:r w:rsidR="009E7B5A" w:rsidRPr="00D8287F">
        <w:rPr>
          <w:rFonts w:cstheme="minorHAnsi"/>
        </w:rPr>
        <w:t>Here</w:t>
      </w:r>
      <w:r>
        <w:rPr>
          <w:rFonts w:cstheme="minorHAnsi"/>
        </w:rPr>
        <w:t>,</w:t>
      </w:r>
      <w:r w:rsidR="009E7B5A" w:rsidRPr="00D8287F">
        <w:rPr>
          <w:rFonts w:cstheme="minorHAnsi"/>
        </w:rPr>
        <w:t xml:space="preserve"> we describe a detailed procedure of preparing and placing the cuff onto the renal artery</w:t>
      </w:r>
      <w:r w:rsidR="007B50CC" w:rsidRPr="00D8287F">
        <w:rPr>
          <w:rFonts w:cstheme="minorHAnsi"/>
        </w:rPr>
        <w:t xml:space="preserve"> </w:t>
      </w:r>
      <w:r w:rsidR="00EE7A17" w:rsidRPr="00D8287F">
        <w:rPr>
          <w:rFonts w:cstheme="minorHAnsi"/>
        </w:rPr>
        <w:t xml:space="preserve">to generate </w:t>
      </w:r>
      <w:r w:rsidR="007B50CC" w:rsidRPr="00D8287F">
        <w:rPr>
          <w:rFonts w:cstheme="minorHAnsi"/>
        </w:rPr>
        <w:t>a reproducible</w:t>
      </w:r>
      <w:r w:rsidR="0041592F" w:rsidRPr="00D8287F">
        <w:rPr>
          <w:rFonts w:cstheme="minorHAnsi"/>
        </w:rPr>
        <w:t xml:space="preserve"> and</w:t>
      </w:r>
      <w:r w:rsidR="007B50CC" w:rsidRPr="00D8287F">
        <w:rPr>
          <w:rFonts w:cstheme="minorHAnsi"/>
        </w:rPr>
        <w:t xml:space="preserve"> consistent</w:t>
      </w:r>
      <w:r w:rsidR="0041592F" w:rsidRPr="00D8287F">
        <w:rPr>
          <w:rFonts w:cstheme="minorHAnsi"/>
        </w:rPr>
        <w:t xml:space="preserve"> </w:t>
      </w:r>
      <w:r w:rsidR="00EE7A17" w:rsidRPr="00D8287F">
        <w:rPr>
          <w:rFonts w:cstheme="minorHAnsi"/>
        </w:rPr>
        <w:t>2K1C mouse model</w:t>
      </w:r>
      <w:r w:rsidR="007B50CC" w:rsidRPr="00D8287F">
        <w:rPr>
          <w:rFonts w:cstheme="minorHAnsi"/>
        </w:rPr>
        <w:t xml:space="preserve">. </w:t>
      </w:r>
    </w:p>
    <w:p w14:paraId="28B68FA8" w14:textId="6EF7D085" w:rsidR="00B859C5" w:rsidRPr="00D8287F" w:rsidRDefault="00B859C5" w:rsidP="0024593D">
      <w:pPr>
        <w:jc w:val="both"/>
        <w:rPr>
          <w:rFonts w:cstheme="minorHAnsi"/>
        </w:rPr>
      </w:pPr>
    </w:p>
    <w:p w14:paraId="34077CCC" w14:textId="3CE9ED7B" w:rsidR="00B859C5" w:rsidRPr="00D8287F" w:rsidRDefault="00B859C5" w:rsidP="0024593D">
      <w:pPr>
        <w:jc w:val="both"/>
        <w:rPr>
          <w:rFonts w:cstheme="minorHAnsi"/>
          <w:b/>
          <w:bCs/>
        </w:rPr>
      </w:pPr>
      <w:r w:rsidRPr="00D8287F">
        <w:rPr>
          <w:rFonts w:cstheme="minorHAnsi"/>
          <w:b/>
          <w:bCs/>
        </w:rPr>
        <w:t>ABSTRACT</w:t>
      </w:r>
    </w:p>
    <w:p w14:paraId="53D0182E" w14:textId="5AB138BA" w:rsidR="00382B76" w:rsidRDefault="00F44DDC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 xml:space="preserve">Renal artery stenosis is a common condition in patients with coronary or peripheral vascular disease where the renin angiotensin aldosterone system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RAAS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</w:rPr>
        <w:t xml:space="preserve"> is overactivated. In this context, there is a narrowing of the renal arteries that stimulate an increase in the </w:t>
      </w:r>
      <w:r w:rsidR="00814450" w:rsidRPr="00D8287F">
        <w:rPr>
          <w:rFonts w:cstheme="minorHAnsi"/>
        </w:rPr>
        <w:t xml:space="preserve">expression </w:t>
      </w:r>
      <w:r w:rsidRPr="00D8287F">
        <w:rPr>
          <w:rFonts w:cstheme="minorHAnsi"/>
        </w:rPr>
        <w:t>and release of renin,</w:t>
      </w:r>
      <w:r w:rsidR="0037223D" w:rsidRPr="00D8287F">
        <w:rPr>
          <w:rFonts w:cstheme="minorHAnsi"/>
        </w:rPr>
        <w:t xml:space="preserve"> </w:t>
      </w:r>
      <w:r w:rsidR="008455AC" w:rsidRPr="00D8287F">
        <w:rPr>
          <w:rFonts w:cstheme="minorHAnsi"/>
        </w:rPr>
        <w:t xml:space="preserve">the </w:t>
      </w:r>
      <w:r w:rsidRPr="00D8287F">
        <w:rPr>
          <w:rFonts w:cstheme="minorHAnsi"/>
        </w:rPr>
        <w:t xml:space="preserve">rate-limiting </w:t>
      </w:r>
      <w:r w:rsidR="00DE54CE" w:rsidRPr="00D8287F">
        <w:rPr>
          <w:rFonts w:cstheme="minorHAnsi"/>
        </w:rPr>
        <w:t>protease</w:t>
      </w:r>
      <w:r w:rsidRPr="00D8287F">
        <w:rPr>
          <w:rFonts w:cstheme="minorHAnsi"/>
        </w:rPr>
        <w:t xml:space="preserve"> in RAAS. The resulting rise</w:t>
      </w:r>
      <w:r w:rsidR="007713AB" w:rsidRPr="00D8287F">
        <w:rPr>
          <w:rFonts w:cstheme="minorHAnsi"/>
        </w:rPr>
        <w:t xml:space="preserve"> in renin expression</w:t>
      </w:r>
      <w:r w:rsidRPr="00D8287F">
        <w:rPr>
          <w:rFonts w:cstheme="minorHAnsi"/>
        </w:rPr>
        <w:t xml:space="preserve"> is a known driver of renovascular hypertension, frequently associated with kidney injury and end organ damage. Thus, there is a great interest in developing novel treatments for this condition. The molecular and cellular mechanism of renin control in </w:t>
      </w:r>
      <w:r w:rsidR="00814450" w:rsidRPr="00D8287F">
        <w:rPr>
          <w:rFonts w:cstheme="minorHAnsi"/>
        </w:rPr>
        <w:t>renal artery stenosis</w:t>
      </w:r>
      <w:r w:rsidRPr="00D8287F">
        <w:rPr>
          <w:rFonts w:cstheme="minorHAnsi"/>
        </w:rPr>
        <w:t xml:space="preserve"> is not fully understood and warrants further investigation.</w:t>
      </w:r>
      <w:r w:rsidR="009E16C8" w:rsidRPr="00D8287F">
        <w:rPr>
          <w:rFonts w:cstheme="minorHAnsi"/>
        </w:rPr>
        <w:t xml:space="preserve"> </w:t>
      </w:r>
      <w:r w:rsidR="00C37EA8" w:rsidRPr="00D8287F">
        <w:rPr>
          <w:rFonts w:cstheme="minorHAnsi"/>
        </w:rPr>
        <w:t xml:space="preserve">To </w:t>
      </w:r>
      <w:r w:rsidR="00814450" w:rsidRPr="00D8287F">
        <w:rPr>
          <w:rFonts w:cstheme="minorHAnsi"/>
        </w:rPr>
        <w:t>induce</w:t>
      </w:r>
      <w:r w:rsidR="00C37EA8" w:rsidRPr="00D8287F">
        <w:rPr>
          <w:rFonts w:cstheme="minorHAnsi"/>
        </w:rPr>
        <w:t xml:space="preserve"> renal artery stenosis in </w:t>
      </w:r>
      <w:r w:rsidR="008455AC" w:rsidRPr="00D8287F">
        <w:rPr>
          <w:rFonts w:cstheme="minorHAnsi"/>
        </w:rPr>
        <w:t>mice</w:t>
      </w:r>
      <w:r w:rsidRPr="00D8287F">
        <w:rPr>
          <w:rFonts w:cstheme="minorHAnsi"/>
        </w:rPr>
        <w:t xml:space="preserve">, a modified 2 kidney 1 </w:t>
      </w:r>
      <w:r w:rsidR="00382B76">
        <w:rPr>
          <w:rFonts w:cstheme="minorHAnsi"/>
        </w:rPr>
        <w:t>c</w:t>
      </w:r>
      <w:r w:rsidRPr="00D8287F">
        <w:rPr>
          <w:rFonts w:cstheme="minorHAnsi"/>
        </w:rPr>
        <w:t xml:space="preserve">lip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2K1C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</w:rPr>
        <w:t xml:space="preserve"> Goldblatt mouse model was developed. </w:t>
      </w:r>
      <w:r w:rsidR="007713AB" w:rsidRPr="00D8287F">
        <w:rPr>
          <w:rFonts w:cstheme="minorHAnsi"/>
        </w:rPr>
        <w:t>The r</w:t>
      </w:r>
      <w:r w:rsidRPr="00D8287F">
        <w:rPr>
          <w:rFonts w:cstheme="minorHAnsi"/>
        </w:rPr>
        <w:t>ight kidney was stenosed in wild type mice</w:t>
      </w:r>
      <w:r w:rsidR="007713AB" w:rsidRPr="00D8287F">
        <w:rPr>
          <w:rFonts w:cstheme="minorHAnsi"/>
        </w:rPr>
        <w:t xml:space="preserve"> </w:t>
      </w:r>
      <w:r w:rsidR="00221E06" w:rsidRPr="00D8287F">
        <w:rPr>
          <w:rFonts w:cstheme="minorHAnsi"/>
        </w:rPr>
        <w:t xml:space="preserve">and </w:t>
      </w:r>
      <w:r w:rsidRPr="00D8287F">
        <w:rPr>
          <w:rFonts w:cstheme="minorHAnsi"/>
        </w:rPr>
        <w:t>sham operated mice w</w:t>
      </w:r>
      <w:r w:rsidR="009811D4" w:rsidRPr="00D8287F">
        <w:rPr>
          <w:rFonts w:cstheme="minorHAnsi"/>
        </w:rPr>
        <w:t>ere</w:t>
      </w:r>
      <w:r w:rsidRPr="00D8287F">
        <w:rPr>
          <w:rFonts w:cstheme="minorHAnsi"/>
        </w:rPr>
        <w:t xml:space="preserve"> used as a control. </w:t>
      </w:r>
      <w:r w:rsidR="00814450" w:rsidRPr="00D8287F">
        <w:rPr>
          <w:rFonts w:cstheme="minorHAnsi"/>
        </w:rPr>
        <w:t>After r</w:t>
      </w:r>
      <w:r w:rsidRPr="00D8287F">
        <w:rPr>
          <w:rFonts w:cstheme="minorHAnsi"/>
        </w:rPr>
        <w:t>enal artery stenosis</w:t>
      </w:r>
      <w:r w:rsidR="00382B76">
        <w:rPr>
          <w:rFonts w:cstheme="minorHAnsi"/>
        </w:rPr>
        <w:t>,</w:t>
      </w:r>
      <w:r w:rsidRPr="00D8287F">
        <w:rPr>
          <w:rFonts w:cstheme="minorHAnsi"/>
        </w:rPr>
        <w:t xml:space="preserve"> </w:t>
      </w:r>
      <w:r w:rsidR="00814450" w:rsidRPr="00D8287F">
        <w:rPr>
          <w:rFonts w:cstheme="minorHAnsi"/>
        </w:rPr>
        <w:t>we determined</w:t>
      </w:r>
      <w:r w:rsidR="008455AC" w:rsidRPr="00D8287F">
        <w:rPr>
          <w:rFonts w:cstheme="minorHAnsi"/>
        </w:rPr>
        <w:t xml:space="preserve"> </w:t>
      </w:r>
      <w:r w:rsidR="007F7537" w:rsidRPr="00D8287F">
        <w:rPr>
          <w:rFonts w:cstheme="minorHAnsi"/>
        </w:rPr>
        <w:t>renin expression</w:t>
      </w:r>
      <w:r w:rsidRPr="00D8287F">
        <w:rPr>
          <w:rFonts w:cstheme="minorHAnsi"/>
        </w:rPr>
        <w:t xml:space="preserve"> and kidney injury. Kidneys were harvested, and fresh cortices </w:t>
      </w:r>
      <w:r w:rsidR="007713AB" w:rsidRPr="00D8287F">
        <w:rPr>
          <w:rFonts w:cstheme="minorHAnsi"/>
        </w:rPr>
        <w:t xml:space="preserve">were </w:t>
      </w:r>
      <w:r w:rsidRPr="00D8287F">
        <w:rPr>
          <w:rFonts w:cstheme="minorHAnsi"/>
        </w:rPr>
        <w:t xml:space="preserve">used to </w:t>
      </w:r>
      <w:r w:rsidR="007713AB" w:rsidRPr="00D8287F">
        <w:rPr>
          <w:rFonts w:cstheme="minorHAnsi"/>
        </w:rPr>
        <w:t>determine</w:t>
      </w:r>
      <w:r w:rsidRPr="00D8287F">
        <w:rPr>
          <w:rFonts w:cstheme="minorHAnsi"/>
        </w:rPr>
        <w:t xml:space="preserve"> protein and mRNA expression of renin. This animal model is reproducible and can be used to study pathophysiological responses, molecular and cellular pathways involved in renovascular hypertension and kidney injury.</w:t>
      </w:r>
    </w:p>
    <w:p w14:paraId="2993DB91" w14:textId="77777777" w:rsidR="00382B76" w:rsidRDefault="00382B76" w:rsidP="0024593D">
      <w:pPr>
        <w:jc w:val="both"/>
        <w:rPr>
          <w:rFonts w:cstheme="minorHAnsi"/>
        </w:rPr>
      </w:pPr>
    </w:p>
    <w:p w14:paraId="4857AFDF" w14:textId="7928B425" w:rsidR="00F33CE9" w:rsidRPr="00382B76" w:rsidRDefault="00F33CE9" w:rsidP="0024593D">
      <w:pPr>
        <w:jc w:val="both"/>
        <w:rPr>
          <w:rFonts w:cstheme="minorHAnsi"/>
        </w:rPr>
      </w:pPr>
      <w:r w:rsidRPr="00D8287F">
        <w:rPr>
          <w:rFonts w:cstheme="minorHAnsi"/>
          <w:b/>
          <w:bCs/>
        </w:rPr>
        <w:lastRenderedPageBreak/>
        <w:t>INTRODUCTION</w:t>
      </w:r>
    </w:p>
    <w:p w14:paraId="67156470" w14:textId="639B9CD7" w:rsidR="00F33CE9" w:rsidRPr="00D8287F" w:rsidRDefault="00F33CE9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 xml:space="preserve">Renal artery stenosis </w:t>
      </w:r>
      <w:r w:rsidR="00482087" w:rsidRPr="00482087">
        <w:rPr>
          <w:rFonts w:cstheme="minorHAnsi"/>
        </w:rPr>
        <w:t>(</w:t>
      </w:r>
      <w:r w:rsidR="00DD2389" w:rsidRPr="00D8287F">
        <w:rPr>
          <w:rFonts w:cstheme="minorHAnsi"/>
        </w:rPr>
        <w:t>RAStenosis</w:t>
      </w:r>
      <w:r w:rsidR="00482087" w:rsidRPr="00482087">
        <w:rPr>
          <w:rFonts w:cstheme="minorHAnsi"/>
        </w:rPr>
        <w:t>)</w:t>
      </w:r>
      <w:r w:rsidR="00DD2389" w:rsidRPr="00D8287F">
        <w:rPr>
          <w:rFonts w:cstheme="minorHAnsi"/>
        </w:rPr>
        <w:t xml:space="preserve"> </w:t>
      </w:r>
      <w:r w:rsidRPr="00D8287F">
        <w:rPr>
          <w:rFonts w:cstheme="minorHAnsi"/>
        </w:rPr>
        <w:t>is an intractable problem affecting about 6% of people over 65 and in up to 40% of people with coronary or peripheral vascular disease</w:t>
      </w:r>
      <w:r w:rsidRPr="00D8287F">
        <w:rPr>
          <w:rFonts w:cstheme="minorHAnsi"/>
        </w:rPr>
        <w:fldChar w:fldCharType="begin">
          <w:fldData xml:space="preserve">PEVuZE5vdGU+PENpdGU+PEF1dGhvcj5LYXNoeWFwPC9BdXRob3I+PFllYXI+MjAxNjwvWWVhcj48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</w:fldData>
        </w:fldChar>
      </w:r>
      <w:r w:rsidR="007F3BA5" w:rsidRPr="00D8287F">
        <w:rPr>
          <w:rFonts w:cstheme="minorHAnsi"/>
        </w:rPr>
        <w:instrText xml:space="preserve"> ADDIN EN.CITE </w:instrText>
      </w:r>
      <w:r w:rsidR="007F3BA5" w:rsidRPr="00D8287F">
        <w:rPr>
          <w:rFonts w:cstheme="minorHAnsi"/>
        </w:rPr>
        <w:fldChar w:fldCharType="begin">
          <w:fldData xml:space="preserve">PEVuZE5vdGU+PENpdGU+PEF1dGhvcj5LYXNoeWFwPC9BdXRob3I+PFllYXI+MjAxNjwvWWVhcj48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</w:fldData>
        </w:fldChar>
      </w:r>
      <w:r w:rsidR="007F3BA5" w:rsidRPr="00D8287F">
        <w:rPr>
          <w:rFonts w:cstheme="minorHAnsi"/>
        </w:rPr>
        <w:instrText xml:space="preserve"> ADDIN EN.CITE.DATA </w:instrText>
      </w:r>
      <w:r w:rsidR="007F3BA5" w:rsidRPr="00D8287F">
        <w:rPr>
          <w:rFonts w:cstheme="minorHAnsi"/>
        </w:rPr>
      </w:r>
      <w:r w:rsidR="007F3BA5" w:rsidRPr="00D8287F">
        <w:rPr>
          <w:rFonts w:cstheme="minorHAnsi"/>
        </w:rPr>
        <w:fldChar w:fldCharType="end"/>
      </w:r>
      <w:r w:rsidRPr="00D8287F">
        <w:rPr>
          <w:rFonts w:cstheme="minorHAnsi"/>
        </w:rPr>
      </w:r>
      <w:r w:rsidRPr="00D8287F">
        <w:rPr>
          <w:rFonts w:cstheme="minorHAnsi"/>
        </w:rPr>
        <w:fldChar w:fldCharType="separate"/>
      </w:r>
      <w:r w:rsidR="007F3BA5" w:rsidRPr="00D8287F">
        <w:rPr>
          <w:rFonts w:cstheme="minorHAnsi"/>
          <w:noProof/>
          <w:vertAlign w:val="superscript"/>
        </w:rPr>
        <w:t>1,2</w:t>
      </w:r>
      <w:r w:rsidRPr="00D8287F">
        <w:rPr>
          <w:rFonts w:cstheme="minorHAnsi"/>
        </w:rPr>
        <w:fldChar w:fldCharType="end"/>
      </w:r>
      <w:r w:rsidR="00065FFC" w:rsidRPr="00D8287F">
        <w:rPr>
          <w:rFonts w:cstheme="minorHAnsi"/>
        </w:rPr>
        <w:t>.</w:t>
      </w:r>
      <w:r w:rsidRPr="00D8287F">
        <w:rPr>
          <w:rFonts w:cstheme="minorHAnsi"/>
        </w:rPr>
        <w:t xml:space="preserve"> Current treatments for the disease are limited</w:t>
      </w:r>
      <w:r w:rsidR="0088611C">
        <w:rPr>
          <w:rFonts w:cstheme="minorHAnsi"/>
        </w:rPr>
        <w:t>;</w:t>
      </w:r>
      <w:r w:rsidRPr="00D8287F">
        <w:rPr>
          <w:rFonts w:cstheme="minorHAnsi"/>
        </w:rPr>
        <w:t xml:space="preserve"> therefore, there is a critical need to develop new therapies to treat renovascular hypertension or resistant hypertension induced by RAStenosis. Renin angiotensin aldosterone system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RAAS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</w:rPr>
        <w:t xml:space="preserve"> is the key pathway involved in the pathogenesis of RAStenosis induced hypertension or renovascular hypertension</w:t>
      </w:r>
      <w:r w:rsidRPr="00D8287F">
        <w:rPr>
          <w:rFonts w:cstheme="minorHAnsi"/>
        </w:rPr>
        <w:fldChar w:fldCharType="begin">
          <w:fldData xml:space="preserve">PEVuZE5vdGU+PENpdGU+PEF1dGhvcj5ZZXJyYW08L0F1dGhvcj48WWVhcj4yMDEyPC9ZZWFyPjxS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</w:fldData>
        </w:fldChar>
      </w:r>
      <w:r w:rsidR="00240088" w:rsidRPr="00D8287F">
        <w:rPr>
          <w:rFonts w:cstheme="minorHAnsi"/>
        </w:rPr>
        <w:instrText xml:space="preserve"> ADDIN EN.CITE </w:instrText>
      </w:r>
      <w:r w:rsidR="00240088" w:rsidRPr="00D8287F">
        <w:rPr>
          <w:rFonts w:cstheme="minorHAnsi"/>
        </w:rPr>
        <w:fldChar w:fldCharType="begin">
          <w:fldData xml:space="preserve">PEVuZE5vdGU+PENpdGU+PEF1dGhvcj5ZZXJyYW08L0F1dGhvcj48WWVhcj4yMDEyPC9ZZWFyPjxS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</w:fldData>
        </w:fldChar>
      </w:r>
      <w:r w:rsidR="00240088" w:rsidRPr="00D8287F">
        <w:rPr>
          <w:rFonts w:cstheme="minorHAnsi"/>
        </w:rPr>
        <w:instrText xml:space="preserve"> ADDIN EN.CITE.DATA </w:instrText>
      </w:r>
      <w:r w:rsidR="00240088" w:rsidRPr="00D8287F">
        <w:rPr>
          <w:rFonts w:cstheme="minorHAnsi"/>
        </w:rPr>
      </w:r>
      <w:r w:rsidR="00240088" w:rsidRPr="00D8287F">
        <w:rPr>
          <w:rFonts w:cstheme="minorHAnsi"/>
        </w:rPr>
        <w:fldChar w:fldCharType="end"/>
      </w:r>
      <w:r w:rsidRPr="00D8287F">
        <w:rPr>
          <w:rFonts w:cstheme="minorHAnsi"/>
        </w:rPr>
      </w:r>
      <w:r w:rsidRPr="00D8287F">
        <w:rPr>
          <w:rFonts w:cstheme="minorHAnsi"/>
        </w:rPr>
        <w:fldChar w:fldCharType="separate"/>
      </w:r>
      <w:r w:rsidR="007F3BA5" w:rsidRPr="00D8287F">
        <w:rPr>
          <w:rFonts w:cstheme="minorHAnsi"/>
          <w:noProof/>
          <w:vertAlign w:val="superscript"/>
        </w:rPr>
        <w:t>3,4</w:t>
      </w:r>
      <w:r w:rsidRPr="00D8287F">
        <w:rPr>
          <w:rFonts w:cstheme="minorHAnsi"/>
        </w:rPr>
        <w:fldChar w:fldCharType="end"/>
      </w:r>
      <w:r w:rsidRPr="00D8287F">
        <w:rPr>
          <w:rFonts w:cstheme="minorHAnsi"/>
        </w:rPr>
        <w:t>. Known therapies targeting RAAS</w:t>
      </w:r>
      <w:r w:rsidR="0088611C">
        <w:rPr>
          <w:rFonts w:cstheme="minorHAnsi"/>
        </w:rPr>
        <w:t>,</w:t>
      </w:r>
      <w:r w:rsidRPr="00D8287F">
        <w:rPr>
          <w:rFonts w:cstheme="minorHAnsi"/>
        </w:rPr>
        <w:t xml:space="preserve"> </w:t>
      </w:r>
      <w:r w:rsidR="009E06A4" w:rsidRPr="00D8287F">
        <w:rPr>
          <w:rFonts w:cstheme="minorHAnsi"/>
        </w:rPr>
        <w:t xml:space="preserve">such as ACE inhibitors or </w:t>
      </w:r>
      <w:r w:rsidR="0088611C" w:rsidRPr="00D8287F">
        <w:rPr>
          <w:rFonts w:cstheme="minorHAnsi"/>
        </w:rPr>
        <w:t>angiotensin receptor blockers</w:t>
      </w:r>
      <w:r w:rsidR="009E06A4" w:rsidRPr="00D8287F">
        <w:rPr>
          <w:rFonts w:cstheme="minorHAnsi"/>
        </w:rPr>
        <w:t xml:space="preserve">, </w:t>
      </w:r>
      <w:r w:rsidRPr="00D8287F">
        <w:rPr>
          <w:rFonts w:cstheme="minorHAnsi"/>
        </w:rPr>
        <w:t>do not work well in RAStenosis and deteriorate the renal function</w:t>
      </w:r>
      <w:r w:rsidRPr="00D8287F">
        <w:rPr>
          <w:rFonts w:cstheme="minorHAnsi"/>
        </w:rPr>
        <w:fldChar w:fldCharType="begin">
          <w:fldData xml:space="preserve">PEVuZE5vdGU+PENpdGU+PEF1dGhvcj5CYXJyZXJhczwvQXV0aG9yPjxZZWFyPjIwMDM8L1llYXI+
PFJlY051bT4xMDE8L1JlY051bT48RGlzcGxheVRleHQ+PHN0eWxlIGZhY2U9InN1cGVyc2NyaXB0
Ij41LTc8L3N0eWxlPjwvRGlzcGxheVRleHQ+PHJlY29yZD48cmVjLW51bWJlcj4xMDE8L3JlYy1u
dW1iZXI+PGZvcmVpZ24ta2V5cz48a2V5IGFwcD0iRU4iIGRiLWlkPSJlZXp2ZjJ0emdhcjUyZWUy
eDIydndwd2RmemZ2dndkNXNhcDAiIHRpbWVzdGFtcD0iMTU2NTY0NjA0OCI+MTAx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QmFycmVyYXM8L0F1dGhvcj48WWVhcj4yMDAz
PC9ZZWFyPjxSZWNOdW0+MTAxPC9SZWNOdW0+PHJlY29yZD48cmVjLW51bWJlcj4xMDE8L3JlYy1u
dW1iZXI+PGZvcmVpZ24ta2V5cz48a2V5IGFwcD0iRU4iIGRiLWlkPSJlZXp2ZjJ0emdhcjUyZWUy
eDIydndwd2RmemZ2dndkNXNhcDAiIHRpbWVzdGFtcD0iMTU2NTY0NjA0OCI+MTAx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QmFycmVyYXM8L0F1dGhvcj48WWVhcj4yMDAz
PC9ZZWFyPjxSZWNOdW0+MTAxPC9SZWNOdW0+PHJlY29yZD48cmVjLW51bWJlcj4xMDE8L3JlYy1u
dW1iZXI+PGZvcmVpZ24ta2V5cz48a2V5IGFwcD0iRU4iIGRiLWlkPSJlZXp2ZjJ0emdhcjUyZWUy
eDIydndwd2RmemZ2dndkNXNhcDAiIHRpbWVzdGFtcD0iMTU2NTY0NjA0OCI+MTAx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QmFycmVyYXM8L0F1dGhvcj48WWVhcj4yMDAz
PC9ZZWFyPjxSZWNOdW0+MTAxPC9SZWNOdW0+PHJlY29yZD48cmVjLW51bWJlcj4xMDE8L3JlYy1u
dW1iZXI+PGZvcmVpZ24ta2V5cz48a2V5IGFwcD0iRU4iIGRiLWlkPSJlZXp2ZjJ0emdhcjUyZWUy
eDIydndwd2RmemZ2dndkNXNhcDAiIHRpbWVzdGFtcD0iMTU2NTY0NjA0OCI+MTAx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QmFycmVyYXM8L0F1dGhvcj48WWVhcj4yMDAz
PC9ZZWFyPjxSZWNOdW0+MTAxPC9SZWNOdW0+PHJlY29yZD48cmVjLW51bWJlcj4xMDE8L3JlYy1u
dW1iZXI+PGZvcmVpZ24ta2V5cz48a2V5IGFwcD0iRU4iIGRiLWlkPSJlZXp2ZjJ0emdhcjUyZWUy
eDIydndwd2RmemZ2dndkNXNhcDAiIHRpbWVzdGFtcD0iMTU2NTY0NjA0OCI+MTAx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QmFycmVyYXM8L0F1dGhvcj48WWVhcj4yMDAz
PC9ZZWFyPjxSZWNOdW0+MTAyPC9SZWNOdW0+PHJlY29yZD48cmVjLW51bWJlcj4xMDI8L3JlYy1u
dW1iZXI+PGZvcmVpZ24ta2V5cz48a2V5IGFwcD0iRU4iIGRiLWlkPSJlZXp2ZjJ0emdhcjUyZWUy
eDIydndwd2RmemZ2dndkNXNhcDAiIHRpbWVzdGFtcD0iMTU2NTY0NjI1OSI+MTAy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U2ljYTwvQXV0aG9yPjxZZWFyPjIwMDQ8L1ll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</w:fldData>
        </w:fldChar>
      </w:r>
      <w:r w:rsidR="007F3BA5" w:rsidRPr="00D8287F">
        <w:rPr>
          <w:rFonts w:cstheme="minorHAnsi"/>
        </w:rPr>
        <w:instrText xml:space="preserve"> ADDIN EN.CITE </w:instrText>
      </w:r>
      <w:r w:rsidR="007F3BA5" w:rsidRPr="00D8287F">
        <w:rPr>
          <w:rFonts w:cstheme="minorHAnsi"/>
        </w:rPr>
        <w:fldChar w:fldCharType="begin">
          <w:fldData xml:space="preserve">PEVuZE5vdGU+PENpdGU+PEF1dGhvcj5CYXJyZXJhczwvQXV0aG9yPjxZZWFyPjIwMDM8L1llYXI+
PFJlY051bT4xMDE8L1JlY051bT48RGlzcGxheVRleHQ+PHN0eWxlIGZhY2U9InN1cGVyc2NyaXB0
Ij41LTc8L3N0eWxlPjwvRGlzcGxheVRleHQ+PHJlY29yZD48cmVjLW51bWJlcj4xMDE8L3JlYy1u
dW1iZXI+PGZvcmVpZ24ta2V5cz48a2V5IGFwcD0iRU4iIGRiLWlkPSJlZXp2ZjJ0emdhcjUyZWUy
eDIydndwd2RmemZ2dndkNXNhcDAiIHRpbWVzdGFtcD0iMTU2NTY0NjA0OCI+MTAx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QmFycmVyYXM8L0F1dGhvcj48WWVhcj4yMDAz
PC9ZZWFyPjxSZWNOdW0+MTAxPC9SZWNOdW0+PHJlY29yZD48cmVjLW51bWJlcj4xMDE8L3JlYy1u
dW1iZXI+PGZvcmVpZ24ta2V5cz48a2V5IGFwcD0iRU4iIGRiLWlkPSJlZXp2ZjJ0emdhcjUyZWUy
eDIydndwd2RmemZ2dndkNXNhcDAiIHRpbWVzdGFtcD0iMTU2NTY0NjA0OCI+MTAx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QmFycmVyYXM8L0F1dGhvcj48WWVhcj4yMDAz
PC9ZZWFyPjxSZWNOdW0+MTAxPC9SZWNOdW0+PHJlY29yZD48cmVjLW51bWJlcj4xMDE8L3JlYy1u
dW1iZXI+PGZvcmVpZ24ta2V5cz48a2V5IGFwcD0iRU4iIGRiLWlkPSJlZXp2ZjJ0emdhcjUyZWUy
eDIydndwd2RmemZ2dndkNXNhcDAiIHRpbWVzdGFtcD0iMTU2NTY0NjA0OCI+MTAx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QmFycmVyYXM8L0F1dGhvcj48WWVhcj4yMDAz
PC9ZZWFyPjxSZWNOdW0+MTAxPC9SZWNOdW0+PHJlY29yZD48cmVjLW51bWJlcj4xMDE8L3JlYy1u
dW1iZXI+PGZvcmVpZ24ta2V5cz48a2V5IGFwcD0iRU4iIGRiLWlkPSJlZXp2ZjJ0emdhcjUyZWUy
eDIydndwd2RmemZ2dndkNXNhcDAiIHRpbWVzdGFtcD0iMTU2NTY0NjA0OCI+MTAx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QmFycmVyYXM8L0F1dGhvcj48WWVhcj4yMDAz
PC9ZZWFyPjxSZWNOdW0+MTAxPC9SZWNOdW0+PHJlY29yZD48cmVjLW51bWJlcj4xMDE8L3JlYy1u
dW1iZXI+PGZvcmVpZ24ta2V5cz48a2V5IGFwcD0iRU4iIGRiLWlkPSJlZXp2ZjJ0emdhcjUyZWUy
eDIydndwd2RmemZ2dndkNXNhcDAiIHRpbWVzdGFtcD0iMTU2NTY0NjA0OCI+MTAx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QmFycmVyYXM8L0F1dGhvcj48WWVhcj4yMDAz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</w:fldData>
        </w:fldChar>
      </w:r>
      <w:r w:rsidR="007F3BA5" w:rsidRPr="00D8287F">
        <w:rPr>
          <w:rFonts w:cstheme="minorHAnsi"/>
        </w:rPr>
        <w:instrText xml:space="preserve"> ADDIN EN.CITE.DATA </w:instrText>
      </w:r>
      <w:r w:rsidR="007F3BA5" w:rsidRPr="00D8287F">
        <w:rPr>
          <w:rFonts w:cstheme="minorHAnsi"/>
        </w:rPr>
      </w:r>
      <w:r w:rsidR="007F3BA5" w:rsidRPr="00D8287F">
        <w:rPr>
          <w:rFonts w:cstheme="minorHAnsi"/>
        </w:rPr>
        <w:fldChar w:fldCharType="end"/>
      </w:r>
      <w:r w:rsidRPr="00D8287F">
        <w:rPr>
          <w:rFonts w:cstheme="minorHAnsi"/>
        </w:rPr>
      </w:r>
      <w:r w:rsidRPr="00D8287F">
        <w:rPr>
          <w:rFonts w:cstheme="minorHAnsi"/>
        </w:rPr>
        <w:fldChar w:fldCharType="separate"/>
      </w:r>
      <w:r w:rsidR="007F3BA5" w:rsidRPr="00D8287F">
        <w:rPr>
          <w:rFonts w:cstheme="minorHAnsi"/>
          <w:noProof/>
          <w:vertAlign w:val="superscript"/>
        </w:rPr>
        <w:t>5-7</w:t>
      </w:r>
      <w:r w:rsidRPr="00D8287F">
        <w:rPr>
          <w:rFonts w:cstheme="minorHAnsi"/>
        </w:rPr>
        <w:fldChar w:fldCharType="end"/>
      </w:r>
      <w:r w:rsidRPr="00D8287F">
        <w:rPr>
          <w:rFonts w:cstheme="minorHAnsi"/>
        </w:rPr>
        <w:t>. Renin catalyzes the rate-limiting step in RAAS; it converts angiotensinogen to angiotensin I. In atherosclerosis, plaque formation causes the narrowing of renal artery that drives renin secretion</w:t>
      </w:r>
      <w:r w:rsidR="00E3002C">
        <w:rPr>
          <w:rFonts w:cstheme="minorHAnsi"/>
        </w:rPr>
        <w:t>,</w:t>
      </w:r>
      <w:r w:rsidRPr="00D8287F">
        <w:rPr>
          <w:rFonts w:cstheme="minorHAnsi"/>
        </w:rPr>
        <w:t xml:space="preserve"> resulting in renovascular hypertension and kidney damage</w:t>
      </w:r>
      <w:r w:rsidRPr="00D8287F">
        <w:rPr>
          <w:rFonts w:cstheme="minorHAnsi"/>
        </w:rPr>
        <w:fldChar w:fldCharType="begin"/>
      </w:r>
      <w:r w:rsidR="00240088" w:rsidRPr="00D8287F">
        <w:rPr>
          <w:rFonts w:cstheme="minorHAnsi"/>
        </w:rPr>
        <w:instrText xml:space="preserve"> ADDIN EN.CITE &lt;EndNote&gt;&lt;Cite&gt;&lt;Author&gt;Durante&lt;/Author&gt;&lt;Year&gt;2012&lt;/Year&gt;&lt;RecNum&gt;149&lt;/RecNum&gt;&lt;DisplayText&gt;&lt;style face="superscript"&gt;8&lt;/style&gt;&lt;/DisplayText&gt;&lt;record&gt;&lt;rec-number&gt;149&lt;/rec-number&gt;&lt;foreign-keys&gt;&lt;key app="EN" db-id="eezvf2tzgar52ee2x22vwpwdfzfvvwd5sap0" timestamp="1570338863"&gt;149&lt;/key&gt;&lt;/foreign-keys&gt;&lt;ref-type name="Journal Article"&gt;17&lt;/ref-type&gt;&lt;contributors&gt;&lt;authors&gt;&lt;author&gt;Durante, A.&lt;/author&gt;&lt;author&gt;Peretto, G.&lt;/author&gt;&lt;author&gt;Laricchia, A.&lt;/author&gt;&lt;author&gt;Ancona, F.&lt;/author&gt;&lt;author&gt;Spartera, M.&lt;/author&gt;&lt;author&gt;Mangieri, A.&lt;/author&gt;&lt;author&gt;Cianflone, D.&lt;/author&gt;&lt;/authors&gt;&lt;/contributors&gt;&lt;auth-address&gt;San Raffaele Scientific Institute and Universita Vita-Salute San Raffaele, Via Olgettina 60, Milan, Italy.&lt;/auth-address&gt;&lt;titles&gt;&lt;title&gt;Role of the renin-angiotensin-aldosterone system in the pathogenesis of atherosclerosis&lt;/title&gt;&lt;secondary-title&gt;Curr Pharm Des&lt;/secondary-title&gt;&lt;/titles&gt;&lt;periodical&gt;&lt;full-title&gt;Curr Pharm Des&lt;/full-title&gt;&lt;/periodical&gt;&lt;pages&gt;981-1004&lt;/pages&gt;&lt;volume&gt;18&lt;/volume&gt;&lt;number&gt;7&lt;/number&gt;&lt;edition&gt;2012/01/31&lt;/edition&gt;&lt;keywords&gt;&lt;keyword&gt;Animals&lt;/keyword&gt;&lt;keyword&gt;Atherosclerosis/drug therapy/*etiology/genetics/metabolism&lt;/keyword&gt;&lt;keyword&gt;Cardiovascular Diseases/drug therapy/etiology/genetics/metabolism&lt;/keyword&gt;&lt;keyword&gt;Humans&lt;/keyword&gt;&lt;keyword&gt;Renin-Angiotensin System/drug effects/*physiology&lt;/keyword&gt;&lt;/keywords&gt;&lt;dates&gt;&lt;year&gt;2012&lt;/year&gt;&lt;/dates&gt;&lt;isbn&gt;1873-4286 (Electronic)&amp;#xD;1381-6128 (Linking)&lt;/isbn&gt;&lt;accession-num&gt;22283771&lt;/accession-num&gt;&lt;urls&gt;&lt;related-urls&gt;&lt;url&gt;https://www.ncbi.nlm.nih.gov/pubmed/22283771&lt;/url&gt;&lt;/related-urls&gt;&lt;/urls&gt;&lt;electronic-resource-num&gt;10.2174/138161212799436467&lt;/electronic-resource-num&gt;&lt;/record&gt;&lt;/Cite&gt;&lt;/EndNote&gt;</w:instrText>
      </w:r>
      <w:r w:rsidRPr="00D8287F">
        <w:rPr>
          <w:rFonts w:cstheme="minorHAnsi"/>
        </w:rPr>
        <w:fldChar w:fldCharType="separate"/>
      </w:r>
      <w:r w:rsidR="007F3BA5" w:rsidRPr="00D8287F">
        <w:rPr>
          <w:rFonts w:cstheme="minorHAnsi"/>
          <w:noProof/>
          <w:vertAlign w:val="superscript"/>
        </w:rPr>
        <w:t>8</w:t>
      </w:r>
      <w:r w:rsidRPr="00D8287F">
        <w:rPr>
          <w:rFonts w:cstheme="minorHAnsi"/>
        </w:rPr>
        <w:fldChar w:fldCharType="end"/>
      </w:r>
      <w:r w:rsidRPr="00D8287F">
        <w:rPr>
          <w:rFonts w:cstheme="minorHAnsi"/>
        </w:rPr>
        <w:t xml:space="preserve">. A number of studies have reported increased levels of oxidative stress during renovascular hypertension in humans, which were corroborated with </w:t>
      </w:r>
      <w:r w:rsidR="007C6217" w:rsidRPr="00D8287F">
        <w:rPr>
          <w:rFonts w:cstheme="minorHAnsi"/>
        </w:rPr>
        <w:t xml:space="preserve">the </w:t>
      </w:r>
      <w:r w:rsidRPr="00D8287F">
        <w:rPr>
          <w:rFonts w:cstheme="minorHAnsi"/>
        </w:rPr>
        <w:t xml:space="preserve">two kidney one clip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2K1C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</w:rPr>
        <w:t xml:space="preserve"> </w:t>
      </w:r>
      <w:r w:rsidR="009E06A4" w:rsidRPr="00D8287F">
        <w:rPr>
          <w:rFonts w:cstheme="minorHAnsi"/>
        </w:rPr>
        <w:t xml:space="preserve">mice model as well as </w:t>
      </w:r>
      <w:r w:rsidRPr="00D8287F">
        <w:rPr>
          <w:rFonts w:cstheme="minorHAnsi"/>
        </w:rPr>
        <w:t>other hypertensive animal models</w:t>
      </w:r>
      <w:r w:rsidRPr="00D8287F">
        <w:rPr>
          <w:rFonts w:cstheme="minorHAnsi"/>
        </w:rPr>
        <w:fldChar w:fldCharType="begin">
          <w:fldData xml:space="preserve">PEVuZE5vdGU+PENpdGU+PEF1dGhvcj5DaGVuPC9BdXRob3I+PFllYXI+MjAxMTwvWWVhcj48UmVj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</w:fldData>
        </w:fldChar>
      </w:r>
      <w:r w:rsidR="00240088" w:rsidRPr="00D8287F">
        <w:rPr>
          <w:rFonts w:cstheme="minorHAnsi"/>
        </w:rPr>
        <w:instrText xml:space="preserve"> ADDIN EN.CITE </w:instrText>
      </w:r>
      <w:r w:rsidR="00240088" w:rsidRPr="00D8287F">
        <w:rPr>
          <w:rFonts w:cstheme="minorHAnsi"/>
        </w:rPr>
        <w:fldChar w:fldCharType="begin">
          <w:fldData xml:space="preserve">PEVuZE5vdGU+PENpdGU+PEF1dGhvcj5DaGVuPC9BdXRob3I+PFllYXI+MjAxMTwvWWVhcj48UmVj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</w:fldData>
        </w:fldChar>
      </w:r>
      <w:r w:rsidR="00240088" w:rsidRPr="00D8287F">
        <w:rPr>
          <w:rFonts w:cstheme="minorHAnsi"/>
        </w:rPr>
        <w:instrText xml:space="preserve"> ADDIN EN.CITE.DATA </w:instrText>
      </w:r>
      <w:r w:rsidR="00240088" w:rsidRPr="00D8287F">
        <w:rPr>
          <w:rFonts w:cstheme="minorHAnsi"/>
        </w:rPr>
      </w:r>
      <w:r w:rsidR="00240088" w:rsidRPr="00D8287F">
        <w:rPr>
          <w:rFonts w:cstheme="minorHAnsi"/>
        </w:rPr>
        <w:fldChar w:fldCharType="end"/>
      </w:r>
      <w:r w:rsidRPr="00D8287F">
        <w:rPr>
          <w:rFonts w:cstheme="minorHAnsi"/>
        </w:rPr>
      </w:r>
      <w:r w:rsidRPr="00D8287F">
        <w:rPr>
          <w:rFonts w:cstheme="minorHAnsi"/>
        </w:rPr>
        <w:fldChar w:fldCharType="separate"/>
      </w:r>
      <w:r w:rsidR="007F3BA5" w:rsidRPr="00D8287F">
        <w:rPr>
          <w:rFonts w:cstheme="minorHAnsi"/>
          <w:noProof/>
          <w:vertAlign w:val="superscript"/>
        </w:rPr>
        <w:t>2,9-16</w:t>
      </w:r>
      <w:r w:rsidRPr="00D8287F">
        <w:rPr>
          <w:rFonts w:cstheme="minorHAnsi"/>
        </w:rPr>
        <w:fldChar w:fldCharType="end"/>
      </w:r>
      <w:r w:rsidRPr="00D8287F">
        <w:rPr>
          <w:rFonts w:cstheme="minorHAnsi"/>
        </w:rPr>
        <w:t xml:space="preserve">. The molecular mechanism of </w:t>
      </w:r>
      <w:r w:rsidR="00DE165F" w:rsidRPr="00D8287F">
        <w:rPr>
          <w:rFonts w:cstheme="minorHAnsi"/>
        </w:rPr>
        <w:t xml:space="preserve">renin expression control during </w:t>
      </w:r>
      <w:r w:rsidRPr="00D8287F">
        <w:rPr>
          <w:rFonts w:cstheme="minorHAnsi"/>
        </w:rPr>
        <w:t xml:space="preserve">RAStenosis </w:t>
      </w:r>
      <w:r w:rsidR="000E098E" w:rsidRPr="00D8287F">
        <w:rPr>
          <w:rFonts w:cstheme="minorHAnsi"/>
        </w:rPr>
        <w:t xml:space="preserve">induced renovascular hypertension </w:t>
      </w:r>
      <w:r w:rsidRPr="00D8287F">
        <w:rPr>
          <w:rFonts w:cstheme="minorHAnsi"/>
        </w:rPr>
        <w:t>is not well understood and warrants further investigation.</w:t>
      </w:r>
    </w:p>
    <w:p w14:paraId="4C437BCD" w14:textId="7964EC27" w:rsidR="00F33CE9" w:rsidRPr="00D8287F" w:rsidRDefault="00F33CE9" w:rsidP="0024593D">
      <w:pPr>
        <w:jc w:val="both"/>
        <w:rPr>
          <w:rFonts w:cstheme="minorHAnsi"/>
        </w:rPr>
      </w:pPr>
    </w:p>
    <w:p w14:paraId="7D297773" w14:textId="7FCA45FC" w:rsidR="00257389" w:rsidRPr="00D8287F" w:rsidRDefault="00D86DFB" w:rsidP="0024593D">
      <w:pPr>
        <w:shd w:val="clear" w:color="auto" w:fill="FFFFFF"/>
        <w:jc w:val="both"/>
        <w:rPr>
          <w:rFonts w:eastAsia="Times New Roman" w:cstheme="minorHAnsi"/>
          <w:lang w:eastAsia="es-PE"/>
        </w:rPr>
      </w:pPr>
      <w:r w:rsidRPr="00D8287F">
        <w:rPr>
          <w:rFonts w:eastAsia="Times New Roman" w:cstheme="minorHAnsi"/>
          <w:lang w:eastAsia="es-PE"/>
        </w:rPr>
        <w:t xml:space="preserve">Experimental </w:t>
      </w:r>
      <w:r w:rsidR="00715552" w:rsidRPr="00D8287F">
        <w:rPr>
          <w:rFonts w:eastAsia="Times New Roman" w:cstheme="minorHAnsi"/>
          <w:lang w:eastAsia="es-PE"/>
        </w:rPr>
        <w:t xml:space="preserve">animal </w:t>
      </w:r>
      <w:r w:rsidRPr="00D8287F">
        <w:rPr>
          <w:rFonts w:eastAsia="Times New Roman" w:cstheme="minorHAnsi"/>
          <w:lang w:eastAsia="es-PE"/>
        </w:rPr>
        <w:t>models that reliably and reproducibly recapitulate RAS</w:t>
      </w:r>
      <w:r w:rsidR="0047527E" w:rsidRPr="00D8287F">
        <w:rPr>
          <w:rFonts w:eastAsia="Times New Roman" w:cstheme="minorHAnsi"/>
          <w:lang w:eastAsia="es-PE"/>
        </w:rPr>
        <w:t>tenosis</w:t>
      </w:r>
      <w:r w:rsidRPr="00D8287F">
        <w:rPr>
          <w:rFonts w:eastAsia="Times New Roman" w:cstheme="minorHAnsi"/>
          <w:lang w:eastAsia="es-PE"/>
        </w:rPr>
        <w:t xml:space="preserve"> are important in elucidating the cellular and molecular mechanisms of </w:t>
      </w:r>
      <w:r w:rsidR="00814450" w:rsidRPr="00D8287F">
        <w:rPr>
          <w:rFonts w:eastAsia="Times New Roman" w:cstheme="minorHAnsi"/>
          <w:lang w:eastAsia="es-PE"/>
        </w:rPr>
        <w:t>renin expression control</w:t>
      </w:r>
      <w:r w:rsidRPr="00D8287F">
        <w:rPr>
          <w:rFonts w:eastAsia="Times New Roman" w:cstheme="minorHAnsi"/>
          <w:lang w:eastAsia="es-PE"/>
        </w:rPr>
        <w:t xml:space="preserve"> </w:t>
      </w:r>
      <w:r w:rsidR="009E06A4" w:rsidRPr="00D8287F">
        <w:rPr>
          <w:rFonts w:eastAsia="Times New Roman" w:cstheme="minorHAnsi"/>
          <w:lang w:eastAsia="es-PE"/>
        </w:rPr>
        <w:t>for</w:t>
      </w:r>
      <w:r w:rsidRPr="00D8287F">
        <w:rPr>
          <w:rFonts w:eastAsia="Times New Roman" w:cstheme="minorHAnsi"/>
          <w:lang w:eastAsia="es-PE"/>
        </w:rPr>
        <w:t xml:space="preserve"> the development of novel </w:t>
      </w:r>
      <w:r w:rsidR="007C6217" w:rsidRPr="00D8287F">
        <w:rPr>
          <w:rFonts w:eastAsia="Times New Roman" w:cstheme="minorHAnsi"/>
          <w:lang w:eastAsia="es-PE"/>
        </w:rPr>
        <w:t>therapies</w:t>
      </w:r>
      <w:r w:rsidRPr="00D8287F">
        <w:rPr>
          <w:rFonts w:eastAsia="Times New Roman" w:cstheme="minorHAnsi"/>
          <w:lang w:eastAsia="es-PE"/>
        </w:rPr>
        <w:t xml:space="preserve">. The </w:t>
      </w:r>
      <w:r w:rsidR="0047527E" w:rsidRPr="00D8287F">
        <w:rPr>
          <w:rFonts w:eastAsia="Times New Roman" w:cstheme="minorHAnsi"/>
          <w:lang w:eastAsia="es-PE"/>
        </w:rPr>
        <w:t xml:space="preserve">2K1C mouse model is a </w:t>
      </w:r>
      <w:r w:rsidRPr="00D8287F">
        <w:rPr>
          <w:rFonts w:eastAsia="Times New Roman" w:cstheme="minorHAnsi"/>
          <w:lang w:eastAsia="es-PE"/>
        </w:rPr>
        <w:t>well-established experimental model to study the pathogenesis of renovascular hypertension</w:t>
      </w:r>
      <w:r w:rsidR="00295A02" w:rsidRPr="00D8287F">
        <w:rPr>
          <w:rFonts w:eastAsia="Times New Roman" w:cstheme="minorHAnsi"/>
          <w:lang w:eastAsia="es-PE"/>
        </w:rPr>
        <w:fldChar w:fldCharType="begin">
          <w:fldData xml:space="preserve">PEVuZE5vdGU+PENpdGU+PEF1dGhvcj5Hb2xkYmxhdHQ8L0F1dGhvcj48WWVhcj4xOTM0PC9ZZWFy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</w:fldData>
        </w:fldChar>
      </w:r>
      <w:r w:rsidR="00240088" w:rsidRPr="00D8287F">
        <w:rPr>
          <w:rFonts w:eastAsia="Times New Roman" w:cstheme="minorHAnsi"/>
          <w:lang w:eastAsia="es-PE"/>
        </w:rPr>
        <w:instrText xml:space="preserve"> ADDIN EN.CITE </w:instrText>
      </w:r>
      <w:r w:rsidR="00240088" w:rsidRPr="00D8287F">
        <w:rPr>
          <w:rFonts w:eastAsia="Times New Roman" w:cstheme="minorHAnsi"/>
          <w:lang w:eastAsia="es-PE"/>
        </w:rPr>
        <w:fldChar w:fldCharType="begin">
          <w:fldData xml:space="preserve">PEVuZE5vdGU+PENpdGU+PEF1dGhvcj5Hb2xkYmxhdHQ8L0F1dGhvcj48WWVhcj4xOTM0PC9ZZWFy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</w:fldData>
        </w:fldChar>
      </w:r>
      <w:r w:rsidR="00240088" w:rsidRPr="00D8287F">
        <w:rPr>
          <w:rFonts w:eastAsia="Times New Roman" w:cstheme="minorHAnsi"/>
          <w:lang w:eastAsia="es-PE"/>
        </w:rPr>
        <w:instrText xml:space="preserve"> ADDIN EN.CITE.DATA </w:instrText>
      </w:r>
      <w:r w:rsidR="00240088" w:rsidRPr="00D8287F">
        <w:rPr>
          <w:rFonts w:eastAsia="Times New Roman" w:cstheme="minorHAnsi"/>
          <w:lang w:eastAsia="es-PE"/>
        </w:rPr>
      </w:r>
      <w:r w:rsidR="00240088" w:rsidRPr="00D8287F">
        <w:rPr>
          <w:rFonts w:eastAsia="Times New Roman" w:cstheme="minorHAnsi"/>
          <w:lang w:eastAsia="es-PE"/>
        </w:rPr>
        <w:fldChar w:fldCharType="end"/>
      </w:r>
      <w:r w:rsidR="00295A02" w:rsidRPr="00D8287F">
        <w:rPr>
          <w:rFonts w:eastAsia="Times New Roman" w:cstheme="minorHAnsi"/>
          <w:lang w:eastAsia="es-PE"/>
        </w:rPr>
      </w:r>
      <w:r w:rsidR="00295A02" w:rsidRPr="00D8287F">
        <w:rPr>
          <w:rFonts w:eastAsia="Times New Roman" w:cstheme="minorHAnsi"/>
          <w:lang w:eastAsia="es-PE"/>
        </w:rPr>
        <w:fldChar w:fldCharType="separate"/>
      </w:r>
      <w:r w:rsidR="007F3BA5" w:rsidRPr="00D8287F">
        <w:rPr>
          <w:rFonts w:eastAsia="Times New Roman" w:cstheme="minorHAnsi"/>
          <w:noProof/>
          <w:vertAlign w:val="superscript"/>
          <w:lang w:eastAsia="es-PE"/>
        </w:rPr>
        <w:t>17-20</w:t>
      </w:r>
      <w:r w:rsidR="00295A02" w:rsidRPr="00D8287F">
        <w:rPr>
          <w:rFonts w:eastAsia="Times New Roman" w:cstheme="minorHAnsi"/>
          <w:lang w:eastAsia="es-PE"/>
        </w:rPr>
        <w:fldChar w:fldCharType="end"/>
      </w:r>
      <w:r w:rsidRPr="00D8287F">
        <w:rPr>
          <w:rFonts w:eastAsia="Times New Roman" w:cstheme="minorHAnsi"/>
          <w:lang w:eastAsia="es-PE"/>
        </w:rPr>
        <w:t>.</w:t>
      </w:r>
      <w:r w:rsidR="002316B3" w:rsidRPr="00D8287F">
        <w:rPr>
          <w:rFonts w:eastAsia="Times New Roman" w:cstheme="minorHAnsi"/>
          <w:lang w:eastAsia="es-PE"/>
        </w:rPr>
        <w:t xml:space="preserve"> </w:t>
      </w:r>
      <w:r w:rsidR="00E619CB" w:rsidRPr="00D8287F">
        <w:rPr>
          <w:rFonts w:eastAsia="Times New Roman" w:cstheme="minorHAnsi"/>
          <w:lang w:eastAsia="es-PE"/>
        </w:rPr>
        <w:t>This model is generated by the constriction of the renal artery using a clip</w:t>
      </w:r>
      <w:r w:rsidR="00E619CB" w:rsidRPr="00D8287F">
        <w:rPr>
          <w:rFonts w:eastAsia="Times New Roman" w:cstheme="minorHAnsi"/>
          <w:lang w:eastAsia="es-PE"/>
        </w:rPr>
        <w:fldChar w:fldCharType="begin">
          <w:fldData xml:space="preserve">PEVuZE5vdGU+PENpdGU+PEF1dGhvcj5Hb2xkYmxhdHQ8L0F1dGhvcj48WWVhcj4xOTM0PC9ZZWFy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</w:fldData>
        </w:fldChar>
      </w:r>
      <w:r w:rsidR="007F3BA5" w:rsidRPr="00D8287F">
        <w:rPr>
          <w:rFonts w:eastAsia="Times New Roman" w:cstheme="minorHAnsi"/>
          <w:lang w:eastAsia="es-PE"/>
        </w:rPr>
        <w:instrText xml:space="preserve"> ADDIN EN.CITE </w:instrText>
      </w:r>
      <w:r w:rsidR="007F3BA5" w:rsidRPr="00D8287F">
        <w:rPr>
          <w:rFonts w:eastAsia="Times New Roman" w:cstheme="minorHAnsi"/>
          <w:lang w:eastAsia="es-PE"/>
        </w:rPr>
        <w:fldChar w:fldCharType="begin">
          <w:fldData xml:space="preserve">PEVuZE5vdGU+PENpdGU+PEF1dGhvcj5Hb2xkYmxhdHQ8L0F1dGhvcj48WWVhcj4xOTM0PC9ZZWFy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</w:fldData>
        </w:fldChar>
      </w:r>
      <w:r w:rsidR="007F3BA5" w:rsidRPr="00D8287F">
        <w:rPr>
          <w:rFonts w:eastAsia="Times New Roman" w:cstheme="minorHAnsi"/>
          <w:lang w:eastAsia="es-PE"/>
        </w:rPr>
        <w:instrText xml:space="preserve"> ADDIN EN.CITE.DATA </w:instrText>
      </w:r>
      <w:r w:rsidR="007F3BA5" w:rsidRPr="00D8287F">
        <w:rPr>
          <w:rFonts w:eastAsia="Times New Roman" w:cstheme="minorHAnsi"/>
          <w:lang w:eastAsia="es-PE"/>
        </w:rPr>
      </w:r>
      <w:r w:rsidR="007F3BA5" w:rsidRPr="00D8287F">
        <w:rPr>
          <w:rFonts w:eastAsia="Times New Roman" w:cstheme="minorHAnsi"/>
          <w:lang w:eastAsia="es-PE"/>
        </w:rPr>
        <w:fldChar w:fldCharType="end"/>
      </w:r>
      <w:r w:rsidR="00E619CB" w:rsidRPr="00D8287F">
        <w:rPr>
          <w:rFonts w:eastAsia="Times New Roman" w:cstheme="minorHAnsi"/>
          <w:lang w:eastAsia="es-PE"/>
        </w:rPr>
      </w:r>
      <w:r w:rsidR="00E619CB" w:rsidRPr="00D8287F">
        <w:rPr>
          <w:rFonts w:eastAsia="Times New Roman" w:cstheme="minorHAnsi"/>
          <w:lang w:eastAsia="es-PE"/>
        </w:rPr>
        <w:fldChar w:fldCharType="separate"/>
      </w:r>
      <w:r w:rsidR="007F3BA5" w:rsidRPr="00D8287F">
        <w:rPr>
          <w:rFonts w:eastAsia="Times New Roman" w:cstheme="minorHAnsi"/>
          <w:noProof/>
          <w:vertAlign w:val="superscript"/>
          <w:lang w:eastAsia="es-PE"/>
        </w:rPr>
        <w:t>17,20,21</w:t>
      </w:r>
      <w:r w:rsidR="00E619CB" w:rsidRPr="00D8287F">
        <w:rPr>
          <w:rFonts w:eastAsia="Times New Roman" w:cstheme="minorHAnsi"/>
          <w:lang w:eastAsia="es-PE"/>
        </w:rPr>
        <w:fldChar w:fldCharType="end"/>
      </w:r>
      <w:r w:rsidR="00E619CB" w:rsidRPr="00D8287F">
        <w:rPr>
          <w:rFonts w:eastAsia="Times New Roman" w:cstheme="minorHAnsi"/>
          <w:lang w:eastAsia="es-PE"/>
        </w:rPr>
        <w:t>, therefore producing</w:t>
      </w:r>
      <w:r w:rsidR="007C6217" w:rsidRPr="00D8287F">
        <w:rPr>
          <w:rFonts w:eastAsia="Times New Roman" w:cstheme="minorHAnsi"/>
          <w:lang w:eastAsia="es-PE"/>
        </w:rPr>
        <w:t xml:space="preserve"> renal artery occlusion </w:t>
      </w:r>
      <w:r w:rsidR="00E3002C">
        <w:rPr>
          <w:rFonts w:eastAsia="Times New Roman" w:cstheme="minorHAnsi"/>
          <w:lang w:eastAsia="es-PE"/>
        </w:rPr>
        <w:t xml:space="preserve">that </w:t>
      </w:r>
      <w:r w:rsidR="007C6217" w:rsidRPr="00D8287F">
        <w:rPr>
          <w:rFonts w:eastAsia="Times New Roman" w:cstheme="minorHAnsi"/>
          <w:lang w:eastAsia="es-PE"/>
        </w:rPr>
        <w:t>result</w:t>
      </w:r>
      <w:r w:rsidR="00E3002C">
        <w:rPr>
          <w:rFonts w:eastAsia="Times New Roman" w:cstheme="minorHAnsi"/>
          <w:lang w:eastAsia="es-PE"/>
        </w:rPr>
        <w:t xml:space="preserve">s </w:t>
      </w:r>
      <w:r w:rsidR="007C6217" w:rsidRPr="00D8287F">
        <w:rPr>
          <w:rFonts w:eastAsia="Times New Roman" w:cstheme="minorHAnsi"/>
          <w:lang w:eastAsia="es-PE"/>
        </w:rPr>
        <w:t>in</w:t>
      </w:r>
      <w:r w:rsidR="00E619CB" w:rsidRPr="00D8287F">
        <w:rPr>
          <w:rFonts w:eastAsia="Times New Roman" w:cstheme="minorHAnsi"/>
          <w:lang w:eastAsia="es-PE"/>
        </w:rPr>
        <w:t xml:space="preserve"> an increase </w:t>
      </w:r>
      <w:r w:rsidR="007C6217" w:rsidRPr="00D8287F">
        <w:rPr>
          <w:rFonts w:eastAsia="Times New Roman" w:cstheme="minorHAnsi"/>
          <w:lang w:eastAsia="es-PE"/>
        </w:rPr>
        <w:t>in renin expression</w:t>
      </w:r>
      <w:r w:rsidR="00F0426C" w:rsidRPr="00D8287F">
        <w:rPr>
          <w:rFonts w:eastAsia="Times New Roman" w:cstheme="minorHAnsi"/>
          <w:lang w:eastAsia="es-PE"/>
        </w:rPr>
        <w:t xml:space="preserve"> </w:t>
      </w:r>
      <w:r w:rsidR="00D36DC7" w:rsidRPr="00D8287F">
        <w:rPr>
          <w:rFonts w:eastAsia="Times New Roman" w:cstheme="minorHAnsi"/>
          <w:lang w:eastAsia="es-PE"/>
        </w:rPr>
        <w:t xml:space="preserve">and </w:t>
      </w:r>
      <w:r w:rsidR="00E619CB" w:rsidRPr="00D8287F">
        <w:rPr>
          <w:rFonts w:eastAsia="Times New Roman" w:cstheme="minorHAnsi"/>
          <w:lang w:eastAsia="es-PE"/>
        </w:rPr>
        <w:t>hypertension</w:t>
      </w:r>
      <w:r w:rsidR="00E619CB" w:rsidRPr="00D8287F">
        <w:rPr>
          <w:rFonts w:eastAsia="Times New Roman" w:cstheme="minorHAnsi"/>
          <w:lang w:eastAsia="es-PE"/>
        </w:rPr>
        <w:fldChar w:fldCharType="begin">
          <w:fldData xml:space="preserve">PEVuZE5vdGU+PENpdGU+PEF1dGhvcj5Hb2xkYmxhdHQ8L0F1dGhvcj48WWVhcj4xOTM0PC9ZZWFy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</w:fldData>
        </w:fldChar>
      </w:r>
      <w:r w:rsidR="00240088" w:rsidRPr="00D8287F">
        <w:rPr>
          <w:rFonts w:eastAsia="Times New Roman" w:cstheme="minorHAnsi"/>
          <w:lang w:eastAsia="es-PE"/>
        </w:rPr>
        <w:instrText xml:space="preserve"> ADDIN EN.CITE </w:instrText>
      </w:r>
      <w:r w:rsidR="00240088" w:rsidRPr="00D8287F">
        <w:rPr>
          <w:rFonts w:eastAsia="Times New Roman" w:cstheme="minorHAnsi"/>
          <w:lang w:eastAsia="es-PE"/>
        </w:rPr>
        <w:fldChar w:fldCharType="begin">
          <w:fldData xml:space="preserve">PEVuZE5vdGU+PENpdGU+PEF1dGhvcj5Hb2xkYmxhdHQ8L0F1dGhvcj48WWVhcj4xOTM0PC9ZZWFy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</w:fldData>
        </w:fldChar>
      </w:r>
      <w:r w:rsidR="00240088" w:rsidRPr="00D8287F">
        <w:rPr>
          <w:rFonts w:eastAsia="Times New Roman" w:cstheme="minorHAnsi"/>
          <w:lang w:eastAsia="es-PE"/>
        </w:rPr>
        <w:instrText xml:space="preserve"> ADDIN EN.CITE.DATA </w:instrText>
      </w:r>
      <w:r w:rsidR="00240088" w:rsidRPr="00D8287F">
        <w:rPr>
          <w:rFonts w:eastAsia="Times New Roman" w:cstheme="minorHAnsi"/>
          <w:lang w:eastAsia="es-PE"/>
        </w:rPr>
      </w:r>
      <w:r w:rsidR="00240088" w:rsidRPr="00D8287F">
        <w:rPr>
          <w:rFonts w:eastAsia="Times New Roman" w:cstheme="minorHAnsi"/>
          <w:lang w:eastAsia="es-PE"/>
        </w:rPr>
        <w:fldChar w:fldCharType="end"/>
      </w:r>
      <w:r w:rsidR="00E619CB" w:rsidRPr="00D8287F">
        <w:rPr>
          <w:rFonts w:eastAsia="Times New Roman" w:cstheme="minorHAnsi"/>
          <w:lang w:eastAsia="es-PE"/>
        </w:rPr>
      </w:r>
      <w:r w:rsidR="00E619CB" w:rsidRPr="00D8287F">
        <w:rPr>
          <w:rFonts w:eastAsia="Times New Roman" w:cstheme="minorHAnsi"/>
          <w:lang w:eastAsia="es-PE"/>
        </w:rPr>
        <w:fldChar w:fldCharType="separate"/>
      </w:r>
      <w:r w:rsidR="007F3BA5" w:rsidRPr="00D8287F">
        <w:rPr>
          <w:rFonts w:eastAsia="Times New Roman" w:cstheme="minorHAnsi"/>
          <w:noProof/>
          <w:vertAlign w:val="superscript"/>
          <w:lang w:eastAsia="es-PE"/>
        </w:rPr>
        <w:t>17,19-21</w:t>
      </w:r>
      <w:r w:rsidR="00E619CB" w:rsidRPr="00D8287F">
        <w:rPr>
          <w:rFonts w:eastAsia="Times New Roman" w:cstheme="minorHAnsi"/>
          <w:lang w:eastAsia="es-PE"/>
        </w:rPr>
        <w:fldChar w:fldCharType="end"/>
      </w:r>
      <w:r w:rsidR="00E619CB" w:rsidRPr="00D8287F">
        <w:rPr>
          <w:rFonts w:eastAsia="Times New Roman" w:cstheme="minorHAnsi"/>
          <w:lang w:eastAsia="es-PE"/>
        </w:rPr>
        <w:t xml:space="preserve">. </w:t>
      </w:r>
      <w:r w:rsidR="002316B3" w:rsidRPr="00D8287F">
        <w:rPr>
          <w:rFonts w:eastAsia="Times New Roman" w:cstheme="minorHAnsi"/>
          <w:lang w:eastAsia="es-PE"/>
        </w:rPr>
        <w:t xml:space="preserve">However, there are no </w:t>
      </w:r>
      <w:r w:rsidR="007C6217" w:rsidRPr="00D8287F">
        <w:rPr>
          <w:rFonts w:eastAsia="Times New Roman" w:cstheme="minorHAnsi"/>
          <w:lang w:eastAsia="es-PE"/>
        </w:rPr>
        <w:t xml:space="preserve">technical </w:t>
      </w:r>
      <w:r w:rsidR="002316B3" w:rsidRPr="00D8287F">
        <w:rPr>
          <w:rFonts w:eastAsia="Times New Roman" w:cstheme="minorHAnsi"/>
          <w:lang w:eastAsia="es-PE"/>
        </w:rPr>
        <w:t>reports available</w:t>
      </w:r>
      <w:r w:rsidR="00E3002C">
        <w:rPr>
          <w:rFonts w:eastAsia="Times New Roman" w:cstheme="minorHAnsi"/>
          <w:lang w:eastAsia="es-PE"/>
        </w:rPr>
        <w:t>,</w:t>
      </w:r>
      <w:r w:rsidR="002316B3" w:rsidRPr="00D8287F">
        <w:rPr>
          <w:rFonts w:eastAsia="Times New Roman" w:cstheme="minorHAnsi"/>
          <w:lang w:eastAsia="es-PE"/>
        </w:rPr>
        <w:t xml:space="preserve"> which describe a step by step proce</w:t>
      </w:r>
      <w:r w:rsidR="006C360D" w:rsidRPr="00D8287F">
        <w:rPr>
          <w:rFonts w:eastAsia="Times New Roman" w:cstheme="minorHAnsi"/>
          <w:lang w:eastAsia="es-PE"/>
        </w:rPr>
        <w:t>dure</w:t>
      </w:r>
      <w:r w:rsidR="002316B3" w:rsidRPr="00D8287F">
        <w:rPr>
          <w:rFonts w:eastAsia="Times New Roman" w:cstheme="minorHAnsi"/>
          <w:lang w:eastAsia="es-PE"/>
        </w:rPr>
        <w:t xml:space="preserve"> to generate renal artery stenosis in animal models.</w:t>
      </w:r>
    </w:p>
    <w:p w14:paraId="21B30CF6" w14:textId="77777777" w:rsidR="007C6217" w:rsidRPr="00D8287F" w:rsidRDefault="007C6217" w:rsidP="0024593D">
      <w:pPr>
        <w:shd w:val="clear" w:color="auto" w:fill="FFFFFF"/>
        <w:jc w:val="both"/>
        <w:rPr>
          <w:rFonts w:eastAsia="Times New Roman" w:cstheme="minorHAnsi"/>
          <w:lang w:eastAsia="es-PE"/>
        </w:rPr>
      </w:pPr>
    </w:p>
    <w:p w14:paraId="563ACC5F" w14:textId="26E2B96A" w:rsidR="00D86DFB" w:rsidRPr="00D8287F" w:rsidRDefault="001A52D2" w:rsidP="0024593D">
      <w:pPr>
        <w:shd w:val="clear" w:color="auto" w:fill="FFFFFF"/>
        <w:jc w:val="both"/>
        <w:rPr>
          <w:rFonts w:eastAsia="Times New Roman" w:cstheme="minorHAnsi"/>
          <w:lang w:eastAsia="es-PE"/>
        </w:rPr>
      </w:pPr>
      <w:r w:rsidRPr="00D8287F">
        <w:rPr>
          <w:rFonts w:eastAsia="Times New Roman" w:cstheme="minorHAnsi"/>
          <w:lang w:eastAsia="es-PE"/>
        </w:rPr>
        <w:t xml:space="preserve">Conventional U-shaped silver clips, polyurethane tubes and other clips have been used to constrict the renal artery to induce renal artery stenosis. </w:t>
      </w:r>
      <w:r w:rsidR="00D86DFB" w:rsidRPr="00D8287F">
        <w:rPr>
          <w:rFonts w:eastAsia="Times New Roman" w:cstheme="minorHAnsi"/>
          <w:lang w:eastAsia="es-PE"/>
        </w:rPr>
        <w:t>Some studies have shown that the design and material of this clip are critical to obtain</w:t>
      </w:r>
      <w:r w:rsidR="00B75C4C" w:rsidRPr="00D8287F">
        <w:rPr>
          <w:rFonts w:eastAsia="Times New Roman" w:cstheme="minorHAnsi"/>
          <w:lang w:eastAsia="es-PE"/>
        </w:rPr>
        <w:t>ing</w:t>
      </w:r>
      <w:r w:rsidR="00D86DFB" w:rsidRPr="00D8287F">
        <w:rPr>
          <w:rFonts w:eastAsia="Times New Roman" w:cstheme="minorHAnsi"/>
          <w:lang w:eastAsia="es-PE"/>
        </w:rPr>
        <w:t xml:space="preserve"> reliable and reproducible </w:t>
      </w:r>
      <w:r w:rsidR="007C6217" w:rsidRPr="00D8287F">
        <w:rPr>
          <w:rFonts w:eastAsia="Times New Roman" w:cstheme="minorHAnsi"/>
          <w:lang w:eastAsia="es-PE"/>
        </w:rPr>
        <w:t>data with the 2K1C animal model</w:t>
      </w:r>
      <w:r w:rsidR="00D86DFB" w:rsidRPr="00D8287F">
        <w:rPr>
          <w:rFonts w:eastAsia="Times New Roman" w:cstheme="minorHAnsi"/>
          <w:lang w:eastAsia="es-PE"/>
        </w:rPr>
        <w:t xml:space="preserve">. According to </w:t>
      </w:r>
      <w:r w:rsidR="00212131" w:rsidRPr="00D8287F">
        <w:rPr>
          <w:rFonts w:eastAsia="Times New Roman" w:cstheme="minorHAnsi"/>
          <w:lang w:eastAsia="es-PE"/>
        </w:rPr>
        <w:t xml:space="preserve">Lorenz et </w:t>
      </w:r>
      <w:r w:rsidR="00B75C4C" w:rsidRPr="00D8287F">
        <w:rPr>
          <w:rFonts w:eastAsia="Times New Roman" w:cstheme="minorHAnsi"/>
          <w:lang w:eastAsia="es-PE"/>
        </w:rPr>
        <w:t>al</w:t>
      </w:r>
      <w:r w:rsidR="00E3002C">
        <w:rPr>
          <w:rFonts w:eastAsia="Times New Roman" w:cstheme="minorHAnsi"/>
          <w:lang w:eastAsia="es-PE"/>
        </w:rPr>
        <w:t>.</w:t>
      </w:r>
      <w:r w:rsidR="001F7C16" w:rsidRPr="00D8287F">
        <w:rPr>
          <w:rFonts w:eastAsia="Times New Roman" w:cstheme="minorHAnsi"/>
          <w:lang w:eastAsia="es-PE"/>
        </w:rPr>
        <w:t>,</w:t>
      </w:r>
      <w:r w:rsidR="00D86DFB" w:rsidRPr="00D8287F">
        <w:rPr>
          <w:rFonts w:eastAsia="Times New Roman" w:cstheme="minorHAnsi"/>
          <w:lang w:eastAsia="es-PE"/>
        </w:rPr>
        <w:t xml:space="preserve"> the use of conventional U-design</w:t>
      </w:r>
      <w:r w:rsidR="00257389" w:rsidRPr="00D8287F">
        <w:rPr>
          <w:rFonts w:eastAsia="Times New Roman" w:cstheme="minorHAnsi"/>
          <w:lang w:eastAsia="es-PE"/>
        </w:rPr>
        <w:t>ed</w:t>
      </w:r>
      <w:r w:rsidR="00D86DFB" w:rsidRPr="00D8287F">
        <w:rPr>
          <w:rFonts w:eastAsia="Times New Roman" w:cstheme="minorHAnsi"/>
          <w:lang w:eastAsia="es-PE"/>
        </w:rPr>
        <w:t xml:space="preserve"> silver clips induces a low success rate of hypertension </w:t>
      </w:r>
      <w:r w:rsidR="00482087" w:rsidRPr="00482087">
        <w:rPr>
          <w:rFonts w:eastAsia="Times New Roman" w:cstheme="minorHAnsi"/>
          <w:lang w:eastAsia="es-PE"/>
        </w:rPr>
        <w:t>(</w:t>
      </w:r>
      <w:r w:rsidR="00D86DFB" w:rsidRPr="00D8287F">
        <w:rPr>
          <w:rFonts w:eastAsia="Times New Roman" w:cstheme="minorHAnsi"/>
          <w:lang w:eastAsia="es-PE"/>
        </w:rPr>
        <w:t>40-60%</w:t>
      </w:r>
      <w:r w:rsidR="00482087" w:rsidRPr="00482087">
        <w:rPr>
          <w:rFonts w:eastAsia="Times New Roman" w:cstheme="minorHAnsi"/>
          <w:lang w:eastAsia="es-PE"/>
        </w:rPr>
        <w:t>)</w:t>
      </w:r>
      <w:r w:rsidR="00F0426C" w:rsidRPr="00D8287F">
        <w:rPr>
          <w:rFonts w:eastAsia="Times New Roman" w:cstheme="minorHAnsi"/>
          <w:vertAlign w:val="superscript"/>
          <w:lang w:eastAsia="es-PE"/>
        </w:rPr>
        <w:t>21</w:t>
      </w:r>
      <w:r w:rsidR="00E3002C">
        <w:rPr>
          <w:rFonts w:eastAsia="Times New Roman" w:cstheme="minorHAnsi"/>
          <w:lang w:eastAsia="es-PE"/>
        </w:rPr>
        <w:t>. Due to</w:t>
      </w:r>
      <w:r w:rsidR="001F7C16" w:rsidRPr="00D8287F">
        <w:rPr>
          <w:rFonts w:eastAsia="Times New Roman" w:cstheme="minorHAnsi"/>
          <w:lang w:eastAsia="es-PE"/>
        </w:rPr>
        <w:t xml:space="preserve"> </w:t>
      </w:r>
      <w:r w:rsidR="00D86DFB" w:rsidRPr="00D8287F">
        <w:rPr>
          <w:rFonts w:eastAsia="Times New Roman" w:cstheme="minorHAnsi"/>
          <w:lang w:eastAsia="es-PE"/>
        </w:rPr>
        <w:t>the clip design</w:t>
      </w:r>
      <w:r w:rsidR="00E3002C">
        <w:rPr>
          <w:rFonts w:eastAsia="Times New Roman" w:cstheme="minorHAnsi"/>
          <w:lang w:eastAsia="es-PE"/>
        </w:rPr>
        <w:t>,</w:t>
      </w:r>
      <w:r w:rsidR="00D86DFB" w:rsidRPr="00D8287F">
        <w:rPr>
          <w:rFonts w:eastAsia="Times New Roman" w:cstheme="minorHAnsi"/>
          <w:lang w:eastAsia="es-PE"/>
        </w:rPr>
        <w:t xml:space="preserve"> </w:t>
      </w:r>
      <w:r w:rsidR="001F7C16" w:rsidRPr="00D8287F">
        <w:rPr>
          <w:rFonts w:eastAsia="Times New Roman" w:cstheme="minorHAnsi"/>
          <w:lang w:eastAsia="es-PE"/>
        </w:rPr>
        <w:t xml:space="preserve">the renal artery is press </w:t>
      </w:r>
      <w:r w:rsidR="00D86DFB" w:rsidRPr="00D8287F">
        <w:rPr>
          <w:rFonts w:eastAsia="Times New Roman" w:cstheme="minorHAnsi"/>
          <w:lang w:eastAsia="es-PE"/>
        </w:rPr>
        <w:t xml:space="preserve">laterally, triggering a few constrictions and </w:t>
      </w:r>
      <w:r w:rsidR="00E3002C">
        <w:rPr>
          <w:rFonts w:eastAsia="Times New Roman" w:cstheme="minorHAnsi"/>
          <w:lang w:eastAsia="es-PE"/>
        </w:rPr>
        <w:t>greater</w:t>
      </w:r>
      <w:r w:rsidR="00D86DFB" w:rsidRPr="00D8287F">
        <w:rPr>
          <w:rFonts w:eastAsia="Times New Roman" w:cstheme="minorHAnsi"/>
          <w:lang w:eastAsia="es-PE"/>
        </w:rPr>
        <w:t xml:space="preserve"> probability to be dislodged from the renal artery</w:t>
      </w:r>
      <w:r w:rsidR="00E3002C">
        <w:rPr>
          <w:rFonts w:eastAsia="Times New Roman" w:cstheme="minorHAnsi"/>
          <w:lang w:eastAsia="es-PE"/>
        </w:rPr>
        <w:t>. S</w:t>
      </w:r>
      <w:r w:rsidR="00F0426C" w:rsidRPr="00D8287F">
        <w:rPr>
          <w:rFonts w:eastAsia="Times New Roman" w:cstheme="minorHAnsi"/>
          <w:lang w:eastAsia="es-PE"/>
        </w:rPr>
        <w:t>ilver malleability and</w:t>
      </w:r>
      <w:r w:rsidR="00D86DFB" w:rsidRPr="00D8287F">
        <w:rPr>
          <w:rFonts w:eastAsia="Times New Roman" w:cstheme="minorHAnsi"/>
          <w:lang w:eastAsia="es-PE"/>
        </w:rPr>
        <w:t xml:space="preserve"> </w:t>
      </w:r>
      <w:r w:rsidR="00F0426C" w:rsidRPr="00D8287F">
        <w:rPr>
          <w:rFonts w:eastAsia="Times New Roman" w:cstheme="minorHAnsi"/>
          <w:lang w:eastAsia="es-PE"/>
        </w:rPr>
        <w:t>ductility</w:t>
      </w:r>
      <w:r w:rsidR="00D86DFB" w:rsidRPr="00D8287F">
        <w:rPr>
          <w:rFonts w:eastAsia="Times New Roman" w:cstheme="minorHAnsi"/>
          <w:lang w:eastAsia="es-PE"/>
        </w:rPr>
        <w:t xml:space="preserve"> may </w:t>
      </w:r>
      <w:r w:rsidR="00F0426C" w:rsidRPr="00D8287F">
        <w:rPr>
          <w:rFonts w:eastAsia="Times New Roman" w:cstheme="minorHAnsi"/>
          <w:lang w:eastAsia="es-PE"/>
        </w:rPr>
        <w:t>allow changes in clip</w:t>
      </w:r>
      <w:r w:rsidR="00D86DFB" w:rsidRPr="00D8287F">
        <w:rPr>
          <w:rFonts w:eastAsia="Times New Roman" w:cstheme="minorHAnsi"/>
          <w:lang w:eastAsia="es-PE"/>
        </w:rPr>
        <w:t xml:space="preserve"> </w:t>
      </w:r>
      <w:r w:rsidR="00F0426C" w:rsidRPr="00D8287F">
        <w:rPr>
          <w:rFonts w:eastAsia="Times New Roman" w:cstheme="minorHAnsi"/>
          <w:lang w:eastAsia="es-PE"/>
        </w:rPr>
        <w:t>widths</w:t>
      </w:r>
      <w:r w:rsidR="00E3002C">
        <w:rPr>
          <w:rFonts w:eastAsia="Times New Roman" w:cstheme="minorHAnsi"/>
          <w:lang w:eastAsia="es-PE"/>
        </w:rPr>
        <w:t>;</w:t>
      </w:r>
      <w:r w:rsidR="00D86DFB" w:rsidRPr="00D8287F">
        <w:rPr>
          <w:rFonts w:eastAsia="Times New Roman" w:cstheme="minorHAnsi"/>
          <w:lang w:eastAsia="es-PE"/>
        </w:rPr>
        <w:t xml:space="preserve"> therefore</w:t>
      </w:r>
      <w:r w:rsidR="00E3002C">
        <w:rPr>
          <w:rFonts w:eastAsia="Times New Roman" w:cstheme="minorHAnsi"/>
          <w:lang w:eastAsia="es-PE"/>
        </w:rPr>
        <w:t>,</w:t>
      </w:r>
      <w:r w:rsidR="00D86DFB" w:rsidRPr="00D8287F">
        <w:rPr>
          <w:rFonts w:eastAsia="Times New Roman" w:cstheme="minorHAnsi"/>
          <w:lang w:eastAsia="es-PE"/>
        </w:rPr>
        <w:t xml:space="preserve"> causing different hypertension levels</w:t>
      </w:r>
      <w:r w:rsidR="008A6539" w:rsidRPr="00D8287F">
        <w:rPr>
          <w:rFonts w:eastAsia="Times New Roman" w:cstheme="minorHAnsi"/>
          <w:lang w:eastAsia="es-PE"/>
        </w:rPr>
        <w:t xml:space="preserve"> among</w:t>
      </w:r>
      <w:r w:rsidR="00D86DFB" w:rsidRPr="00D8287F">
        <w:rPr>
          <w:rFonts w:eastAsia="Times New Roman" w:cstheme="minorHAnsi"/>
          <w:lang w:eastAsia="es-PE"/>
        </w:rPr>
        <w:t xml:space="preserve"> mice</w:t>
      </w:r>
      <w:r w:rsidR="00E3002C">
        <w:rPr>
          <w:rFonts w:eastAsia="Times New Roman" w:cstheme="minorHAnsi"/>
          <w:lang w:eastAsia="es-PE"/>
        </w:rPr>
        <w:t>. S</w:t>
      </w:r>
      <w:r w:rsidR="00D86DFB" w:rsidRPr="00D8287F">
        <w:rPr>
          <w:rFonts w:eastAsia="Times New Roman" w:cstheme="minorHAnsi"/>
          <w:lang w:eastAsia="es-PE"/>
        </w:rPr>
        <w:t>ilver dioxides</w:t>
      </w:r>
      <w:r w:rsidR="00F0426C" w:rsidRPr="00D8287F">
        <w:rPr>
          <w:rFonts w:eastAsia="Times New Roman" w:cstheme="minorHAnsi"/>
          <w:lang w:eastAsia="es-PE"/>
        </w:rPr>
        <w:t xml:space="preserve"> on the clip</w:t>
      </w:r>
      <w:r w:rsidR="00D86DFB" w:rsidRPr="00D8287F">
        <w:rPr>
          <w:rFonts w:eastAsia="Times New Roman" w:cstheme="minorHAnsi"/>
          <w:lang w:eastAsia="es-PE"/>
        </w:rPr>
        <w:t xml:space="preserve"> can cause perivascular inflammation, intimal proliferation, and tissue granulation, altering the renal artery diameter</w:t>
      </w:r>
      <w:r w:rsidR="00240088" w:rsidRPr="00D8287F">
        <w:rPr>
          <w:rFonts w:eastAsia="Times New Roman" w:cstheme="minorHAnsi"/>
          <w:lang w:eastAsia="es-PE"/>
        </w:rPr>
        <w:fldChar w:fldCharType="begin"/>
      </w:r>
      <w:r w:rsidR="00240088" w:rsidRPr="00D8287F">
        <w:rPr>
          <w:rFonts w:eastAsia="Times New Roman" w:cstheme="minorHAnsi"/>
          <w:lang w:eastAsia="es-PE"/>
        </w:rPr>
        <w:instrText xml:space="preserve"> ADDIN EN.CITE &lt;EndNote&gt;&lt;Cite&gt;&lt;Author&gt;Ebina&lt;/Author&gt;&lt;Year&gt;1982&lt;/Year&gt;&lt;RecNum&gt;262&lt;/RecNum&gt;&lt;DisplayText&gt;&lt;style face="superscript"&gt;22&lt;/style&gt;&lt;/DisplayText&gt;&lt;record&gt;&lt;rec-number&gt;262&lt;/rec-number&gt;&lt;foreign-keys&gt;&lt;key app="EN" db-id="eezvf2tzgar52ee2x22vwpwdfzfvvwd5sap0" timestamp="1586343313"&gt;262&lt;/key&gt;&lt;/foreign-keys&gt;&lt;ref-type name="Journal Article"&gt;17&lt;/ref-type&gt;&lt;contributors&gt;&lt;authors&gt;&lt;author&gt;Ebina, K.&lt;/author&gt;&lt;author&gt;Iwabuchi, T.&lt;/author&gt;&lt;author&gt;Suzuki, S.&lt;/author&gt;&lt;/authors&gt;&lt;/contributors&gt;&lt;titles&gt;&lt;title&gt;Histological change in permanently clipped or ligated cerebral arterial wall. Part II: Autopsy cases of aneurysmal neck clipping&lt;/title&gt;&lt;secondary-title&gt;Acta Neurochir (Wien)&lt;/secondary-title&gt;&lt;/titles&gt;&lt;periodical&gt;&lt;full-title&gt;Acta Neurochir (Wien)&lt;/full-title&gt;&lt;/periodical&gt;&lt;pages&gt;23-42&lt;/pages&gt;&lt;volume&gt;66&lt;/volume&gt;&lt;number&gt;1-2&lt;/number&gt;&lt;edition&gt;1982/01/01&lt;/edition&gt;&lt;keywords&gt;&lt;keyword&gt;Adult&lt;/keyword&gt;&lt;keyword&gt;Aged&lt;/keyword&gt;&lt;keyword&gt;Cerebral Angiography&lt;/keyword&gt;&lt;keyword&gt;Cerebral Arteries/pathology/*surgery&lt;/keyword&gt;&lt;keyword&gt;Female&lt;/keyword&gt;&lt;keyword&gt;Humans&lt;/keyword&gt;&lt;keyword&gt;Intracranial Aneurysm/diagnostic imaging/pathology/*surgery&lt;/keyword&gt;&lt;keyword&gt;Ligation&lt;/keyword&gt;&lt;keyword&gt;Male&lt;/keyword&gt;&lt;keyword&gt;Middle Aged&lt;/keyword&gt;&lt;keyword&gt;Necrosis&lt;/keyword&gt;&lt;keyword&gt;Neurosurgery/instrumentation&lt;/keyword&gt;&lt;/keywords&gt;&lt;dates&gt;&lt;year&gt;1982&lt;/year&gt;&lt;/dates&gt;&lt;isbn&gt;0001-6268 (Print)&amp;#xD;0001-6268 (Linking)&lt;/isbn&gt;&lt;accession-num&gt;7180607&lt;/accession-num&gt;&lt;urls&gt;&lt;related-urls&gt;&lt;url&gt;https://www.ncbi.nlm.nih.gov/pubmed/7180607&lt;/url&gt;&lt;/related-urls&gt;&lt;/urls&gt;&lt;electronic-resource-num&gt;10.1007/bf01809301&lt;/electronic-resource-num&gt;&lt;/record&gt;&lt;/Cite&gt;&lt;/EndNote&gt;</w:instrText>
      </w:r>
      <w:r w:rsidR="00240088" w:rsidRPr="00D8287F">
        <w:rPr>
          <w:rFonts w:eastAsia="Times New Roman" w:cstheme="minorHAnsi"/>
          <w:lang w:eastAsia="es-PE"/>
        </w:rPr>
        <w:fldChar w:fldCharType="separate"/>
      </w:r>
      <w:r w:rsidR="00240088" w:rsidRPr="00D8287F">
        <w:rPr>
          <w:rFonts w:eastAsia="Times New Roman" w:cstheme="minorHAnsi"/>
          <w:noProof/>
          <w:vertAlign w:val="superscript"/>
          <w:lang w:eastAsia="es-PE"/>
        </w:rPr>
        <w:t>22</w:t>
      </w:r>
      <w:r w:rsidR="00240088" w:rsidRPr="00D8287F">
        <w:rPr>
          <w:rFonts w:eastAsia="Times New Roman" w:cstheme="minorHAnsi"/>
          <w:lang w:eastAsia="es-PE"/>
        </w:rPr>
        <w:fldChar w:fldCharType="end"/>
      </w:r>
      <w:r w:rsidR="00CB4D00" w:rsidRPr="00D8287F">
        <w:rPr>
          <w:rFonts w:eastAsia="Times New Roman" w:cstheme="minorHAnsi"/>
          <w:lang w:eastAsia="es-PE"/>
        </w:rPr>
        <w:t>.</w:t>
      </w:r>
      <w:r w:rsidR="00F0426C" w:rsidRPr="00D8287F">
        <w:rPr>
          <w:rFonts w:eastAsia="Times New Roman" w:cstheme="minorHAnsi"/>
          <w:lang w:eastAsia="es-PE"/>
        </w:rPr>
        <w:t xml:space="preserve"> </w:t>
      </w:r>
      <w:r w:rsidR="00D86DFB" w:rsidRPr="00D8287F">
        <w:rPr>
          <w:rFonts w:eastAsia="Times New Roman" w:cstheme="minorHAnsi"/>
          <w:lang w:eastAsia="es-PE"/>
        </w:rPr>
        <w:t xml:space="preserve">Due to the </w:t>
      </w:r>
      <w:r w:rsidR="00E419BE" w:rsidRPr="00D8287F">
        <w:rPr>
          <w:rFonts w:eastAsia="Times New Roman" w:cstheme="minorHAnsi"/>
          <w:lang w:eastAsia="es-PE"/>
        </w:rPr>
        <w:t>variability in the levels</w:t>
      </w:r>
      <w:r w:rsidR="00D86DFB" w:rsidRPr="00D8287F">
        <w:rPr>
          <w:rFonts w:eastAsia="Times New Roman" w:cstheme="minorHAnsi"/>
          <w:lang w:eastAsia="es-PE"/>
        </w:rPr>
        <w:t xml:space="preserve"> of hypertension</w:t>
      </w:r>
      <w:r w:rsidR="00E419BE" w:rsidRPr="00D8287F">
        <w:rPr>
          <w:rFonts w:eastAsia="Times New Roman" w:cstheme="minorHAnsi"/>
          <w:lang w:eastAsia="es-PE"/>
        </w:rPr>
        <w:t xml:space="preserve"> obtained with the</w:t>
      </w:r>
      <w:r w:rsidR="00D86DFB" w:rsidRPr="00D8287F">
        <w:rPr>
          <w:rFonts w:eastAsia="Times New Roman" w:cstheme="minorHAnsi"/>
          <w:lang w:eastAsia="es-PE"/>
        </w:rPr>
        <w:t xml:space="preserve"> conventional U-design silver clip,</w:t>
      </w:r>
      <w:r w:rsidR="004A1918" w:rsidRPr="00D8287F">
        <w:rPr>
          <w:rFonts w:eastAsia="Times New Roman" w:cstheme="minorHAnsi"/>
          <w:lang w:eastAsia="es-PE"/>
        </w:rPr>
        <w:t xml:space="preserve"> Warner</w:t>
      </w:r>
      <w:r w:rsidR="00DB59F8" w:rsidRPr="00D8287F">
        <w:rPr>
          <w:rFonts w:eastAsia="Times New Roman" w:cstheme="minorHAnsi"/>
          <w:lang w:eastAsia="es-PE"/>
        </w:rPr>
        <w:t xml:space="preserve"> et al</w:t>
      </w:r>
      <w:r w:rsidR="00E3002C">
        <w:rPr>
          <w:rFonts w:eastAsia="Times New Roman" w:cstheme="minorHAnsi"/>
          <w:lang w:eastAsia="es-PE"/>
        </w:rPr>
        <w:t xml:space="preserve">. </w:t>
      </w:r>
      <w:r w:rsidR="00D86DFB" w:rsidRPr="00D8287F">
        <w:rPr>
          <w:rFonts w:eastAsia="Times New Roman" w:cstheme="minorHAnsi"/>
          <w:lang w:eastAsia="es-PE"/>
        </w:rPr>
        <w:t>and Lorenz et al</w:t>
      </w:r>
      <w:r w:rsidR="00E3002C">
        <w:rPr>
          <w:rFonts w:eastAsia="Times New Roman" w:cstheme="minorHAnsi"/>
          <w:lang w:eastAsia="es-PE"/>
        </w:rPr>
        <w:t>.</w:t>
      </w:r>
      <w:r w:rsidR="00D86DFB" w:rsidRPr="00D8287F">
        <w:rPr>
          <w:rFonts w:eastAsia="Times New Roman" w:cstheme="minorHAnsi"/>
          <w:lang w:eastAsia="es-PE"/>
        </w:rPr>
        <w:t xml:space="preserve"> have </w:t>
      </w:r>
      <w:r w:rsidR="00DB59F8" w:rsidRPr="00D8287F">
        <w:rPr>
          <w:rFonts w:eastAsia="Times New Roman" w:cstheme="minorHAnsi"/>
          <w:lang w:eastAsia="es-PE"/>
        </w:rPr>
        <w:t>successfully used</w:t>
      </w:r>
      <w:r w:rsidR="00D86DFB" w:rsidRPr="00D8287F">
        <w:rPr>
          <w:rFonts w:eastAsia="Times New Roman" w:cstheme="minorHAnsi"/>
          <w:lang w:eastAsia="es-PE"/>
        </w:rPr>
        <w:t xml:space="preserve"> a rounder-design </w:t>
      </w:r>
      <w:r w:rsidR="0098500C" w:rsidRPr="00D8287F">
        <w:rPr>
          <w:rFonts w:cstheme="minorHAnsi"/>
        </w:rPr>
        <w:t>polyurethane</w:t>
      </w:r>
      <w:r w:rsidR="00D86DFB" w:rsidRPr="00D8287F">
        <w:rPr>
          <w:rFonts w:eastAsia="Times New Roman" w:cstheme="minorHAnsi"/>
          <w:lang w:eastAsia="es-PE"/>
        </w:rPr>
        <w:t xml:space="preserve"> </w:t>
      </w:r>
      <w:r w:rsidR="00DB59F8" w:rsidRPr="00D8287F">
        <w:rPr>
          <w:rFonts w:eastAsia="Times New Roman" w:cstheme="minorHAnsi"/>
          <w:lang w:eastAsia="es-PE"/>
        </w:rPr>
        <w:t>tubing to initiate renal artery stenosis in mice</w:t>
      </w:r>
      <w:r w:rsidR="00D86DFB" w:rsidRPr="00D8287F">
        <w:rPr>
          <w:rFonts w:eastAsia="Times New Roman" w:cstheme="minorHAnsi"/>
          <w:lang w:eastAsia="es-PE"/>
        </w:rPr>
        <w:t xml:space="preserve">, </w:t>
      </w:r>
      <w:r w:rsidR="00F0426C" w:rsidRPr="00D8287F">
        <w:rPr>
          <w:rFonts w:eastAsia="Times New Roman" w:cstheme="minorHAnsi"/>
          <w:lang w:eastAsia="es-PE"/>
        </w:rPr>
        <w:t xml:space="preserve">generating a more reliable and consistent induction </w:t>
      </w:r>
      <w:r w:rsidR="00814450" w:rsidRPr="00D8287F">
        <w:rPr>
          <w:rFonts w:eastAsia="Times New Roman" w:cstheme="minorHAnsi"/>
          <w:lang w:eastAsia="es-PE"/>
        </w:rPr>
        <w:t>two kidney one clip animal model</w:t>
      </w:r>
      <w:r w:rsidR="00DB59F8" w:rsidRPr="00D8287F">
        <w:rPr>
          <w:rFonts w:eastAsia="Times New Roman" w:cstheme="minorHAnsi"/>
          <w:lang w:eastAsia="es-PE"/>
        </w:rPr>
        <w:fldChar w:fldCharType="begin">
          <w:fldData xml:space="preserve">PEVuZE5vdGU+PENpdGU+PEF1dGhvcj5Mb3Jlbno8L0F1dGhvcj48WWVhcj4yMDExPC9ZZWFyPjxS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=
</w:fldData>
        </w:fldChar>
      </w:r>
      <w:r w:rsidR="007F3BA5" w:rsidRPr="00D8287F">
        <w:rPr>
          <w:rFonts w:eastAsia="Times New Roman" w:cstheme="minorHAnsi"/>
          <w:lang w:eastAsia="es-PE"/>
        </w:rPr>
        <w:instrText xml:space="preserve"> ADDIN EN.CITE </w:instrText>
      </w:r>
      <w:r w:rsidR="007F3BA5" w:rsidRPr="00D8287F">
        <w:rPr>
          <w:rFonts w:eastAsia="Times New Roman" w:cstheme="minorHAnsi"/>
          <w:lang w:eastAsia="es-PE"/>
        </w:rPr>
        <w:fldChar w:fldCharType="begin">
          <w:fldData xml:space="preserve">PEVuZE5vdGU+PENpdGU+PEF1dGhvcj5Mb3Jlbno8L0F1dGhvcj48WWVhcj4yMDExPC9ZZWFyPjxS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=
</w:fldData>
        </w:fldChar>
      </w:r>
      <w:r w:rsidR="007F3BA5" w:rsidRPr="00D8287F">
        <w:rPr>
          <w:rFonts w:eastAsia="Times New Roman" w:cstheme="minorHAnsi"/>
          <w:lang w:eastAsia="es-PE"/>
        </w:rPr>
        <w:instrText xml:space="preserve"> ADDIN EN.CITE.DATA </w:instrText>
      </w:r>
      <w:r w:rsidR="007F3BA5" w:rsidRPr="00D8287F">
        <w:rPr>
          <w:rFonts w:eastAsia="Times New Roman" w:cstheme="minorHAnsi"/>
          <w:lang w:eastAsia="es-PE"/>
        </w:rPr>
      </w:r>
      <w:r w:rsidR="007F3BA5" w:rsidRPr="00D8287F">
        <w:rPr>
          <w:rFonts w:eastAsia="Times New Roman" w:cstheme="minorHAnsi"/>
          <w:lang w:eastAsia="es-PE"/>
        </w:rPr>
        <w:fldChar w:fldCharType="end"/>
      </w:r>
      <w:r w:rsidR="00DB59F8" w:rsidRPr="00D8287F">
        <w:rPr>
          <w:rFonts w:eastAsia="Times New Roman" w:cstheme="minorHAnsi"/>
          <w:lang w:eastAsia="es-PE"/>
        </w:rPr>
      </w:r>
      <w:r w:rsidR="00DB59F8" w:rsidRPr="00D8287F">
        <w:rPr>
          <w:rFonts w:eastAsia="Times New Roman" w:cstheme="minorHAnsi"/>
          <w:lang w:eastAsia="es-PE"/>
        </w:rPr>
        <w:fldChar w:fldCharType="separate"/>
      </w:r>
      <w:r w:rsidR="007F3BA5" w:rsidRPr="00D8287F">
        <w:rPr>
          <w:rFonts w:eastAsia="Times New Roman" w:cstheme="minorHAnsi"/>
          <w:noProof/>
          <w:vertAlign w:val="superscript"/>
          <w:lang w:eastAsia="es-PE"/>
        </w:rPr>
        <w:t>20,21</w:t>
      </w:r>
      <w:r w:rsidR="00DB59F8" w:rsidRPr="00D8287F">
        <w:rPr>
          <w:rFonts w:eastAsia="Times New Roman" w:cstheme="minorHAnsi"/>
          <w:lang w:eastAsia="es-PE"/>
        </w:rPr>
        <w:fldChar w:fldCharType="end"/>
      </w:r>
      <w:r w:rsidR="00EB2844" w:rsidRPr="00D8287F">
        <w:rPr>
          <w:rFonts w:eastAsia="Times New Roman" w:cstheme="minorHAnsi"/>
          <w:lang w:eastAsia="es-PE"/>
        </w:rPr>
        <w:t>.</w:t>
      </w:r>
    </w:p>
    <w:p w14:paraId="28BF37BF" w14:textId="33757F2E" w:rsidR="00D86DFB" w:rsidRPr="00D8287F" w:rsidRDefault="00D86DFB" w:rsidP="0024593D">
      <w:pPr>
        <w:shd w:val="clear" w:color="auto" w:fill="FFFFFF"/>
        <w:jc w:val="both"/>
        <w:rPr>
          <w:rFonts w:eastAsia="Times New Roman" w:cstheme="minorHAnsi"/>
          <w:lang w:eastAsia="es-PE"/>
        </w:rPr>
      </w:pPr>
    </w:p>
    <w:p w14:paraId="35D7CA21" w14:textId="28448970" w:rsidR="00D86DFB" w:rsidRPr="00D8287F" w:rsidRDefault="00D86DFB" w:rsidP="0024593D">
      <w:pPr>
        <w:shd w:val="clear" w:color="auto" w:fill="FFFFFF"/>
        <w:jc w:val="both"/>
        <w:rPr>
          <w:rFonts w:cstheme="minorHAnsi"/>
        </w:rPr>
      </w:pPr>
      <w:r w:rsidRPr="00D8287F">
        <w:rPr>
          <w:rFonts w:eastAsia="Times New Roman" w:cstheme="minorHAnsi"/>
          <w:lang w:eastAsia="es-PE"/>
        </w:rPr>
        <w:t xml:space="preserve">In this report, we describe a </w:t>
      </w:r>
      <w:r w:rsidR="00E3002C" w:rsidRPr="00D8287F">
        <w:rPr>
          <w:rFonts w:eastAsia="Times New Roman" w:cstheme="minorHAnsi"/>
          <w:lang w:eastAsia="es-PE"/>
        </w:rPr>
        <w:t>surgic</w:t>
      </w:r>
      <w:r w:rsidR="00E3002C">
        <w:rPr>
          <w:rFonts w:eastAsia="Times New Roman" w:cstheme="minorHAnsi"/>
          <w:lang w:eastAsia="es-PE"/>
        </w:rPr>
        <w:t>al</w:t>
      </w:r>
      <w:r w:rsidRPr="00D8287F">
        <w:rPr>
          <w:rFonts w:eastAsia="Times New Roman" w:cstheme="minorHAnsi"/>
          <w:lang w:eastAsia="es-PE"/>
        </w:rPr>
        <w:t xml:space="preserve"> protocol to generate experimental RAS</w:t>
      </w:r>
      <w:r w:rsidR="00E419BE" w:rsidRPr="00D8287F">
        <w:rPr>
          <w:rFonts w:eastAsia="Times New Roman" w:cstheme="minorHAnsi"/>
          <w:lang w:eastAsia="es-PE"/>
        </w:rPr>
        <w:t>tenosis</w:t>
      </w:r>
      <w:r w:rsidRPr="00D8287F">
        <w:rPr>
          <w:rFonts w:eastAsia="Times New Roman" w:cstheme="minorHAnsi"/>
          <w:lang w:eastAsia="es-PE"/>
        </w:rPr>
        <w:t xml:space="preserve"> </w:t>
      </w:r>
      <w:r w:rsidR="009E06A4" w:rsidRPr="00D8287F">
        <w:rPr>
          <w:rFonts w:eastAsia="Times New Roman" w:cstheme="minorHAnsi"/>
          <w:lang w:eastAsia="es-PE"/>
        </w:rPr>
        <w:t xml:space="preserve">in </w:t>
      </w:r>
      <w:r w:rsidRPr="00D8287F">
        <w:rPr>
          <w:rFonts w:eastAsia="Times New Roman" w:cstheme="minorHAnsi"/>
          <w:lang w:eastAsia="es-PE"/>
        </w:rPr>
        <w:t xml:space="preserve">mice, using the </w:t>
      </w:r>
      <w:r w:rsidR="004861B3" w:rsidRPr="00D8287F">
        <w:rPr>
          <w:rFonts w:cstheme="minorHAnsi"/>
        </w:rPr>
        <w:t>polyurethane</w:t>
      </w:r>
      <w:r w:rsidR="00E83FD4" w:rsidRPr="00D8287F" w:rsidDel="00E83FD4">
        <w:rPr>
          <w:rFonts w:eastAsia="Times New Roman" w:cstheme="minorHAnsi"/>
          <w:lang w:eastAsia="es-PE"/>
        </w:rPr>
        <w:t xml:space="preserve"> </w:t>
      </w:r>
      <w:r w:rsidR="00E419BE" w:rsidRPr="00D8287F">
        <w:rPr>
          <w:rFonts w:eastAsia="Times New Roman" w:cstheme="minorHAnsi"/>
          <w:lang w:eastAsia="es-PE"/>
        </w:rPr>
        <w:t>tubing to constrict the renal artery</w:t>
      </w:r>
      <w:r w:rsidRPr="00D8287F">
        <w:rPr>
          <w:rFonts w:eastAsia="Times New Roman" w:cstheme="minorHAnsi"/>
          <w:lang w:eastAsia="es-PE"/>
        </w:rPr>
        <w:t>.</w:t>
      </w:r>
      <w:r w:rsidR="00C13963" w:rsidRPr="00D8287F">
        <w:rPr>
          <w:rFonts w:eastAsia="Times New Roman" w:cstheme="minorHAnsi"/>
          <w:lang w:eastAsia="es-PE"/>
        </w:rPr>
        <w:t xml:space="preserve"> The </w:t>
      </w:r>
      <w:r w:rsidR="00213E27" w:rsidRPr="00D8287F">
        <w:rPr>
          <w:rFonts w:cstheme="minorHAnsi"/>
        </w:rPr>
        <w:t>polyurethane</w:t>
      </w:r>
      <w:r w:rsidR="00C13963" w:rsidRPr="00D8287F">
        <w:rPr>
          <w:rFonts w:eastAsia="Times New Roman" w:cstheme="minorHAnsi"/>
          <w:lang w:eastAsia="es-PE"/>
        </w:rPr>
        <w:t xml:space="preserve"> round-design cuff is a more reproducible, reliable and low-cost clip to generate stenosis in mouse.</w:t>
      </w:r>
      <w:r w:rsidRPr="00D8287F">
        <w:rPr>
          <w:rFonts w:eastAsia="Times New Roman" w:cstheme="minorHAnsi"/>
          <w:lang w:eastAsia="es-PE"/>
        </w:rPr>
        <w:t xml:space="preserve"> The goal of th</w:t>
      </w:r>
      <w:r w:rsidR="009E06A4" w:rsidRPr="00D8287F">
        <w:rPr>
          <w:rFonts w:eastAsia="Times New Roman" w:cstheme="minorHAnsi"/>
          <w:lang w:eastAsia="es-PE"/>
        </w:rPr>
        <w:t>is</w:t>
      </w:r>
      <w:r w:rsidRPr="00D8287F">
        <w:rPr>
          <w:rFonts w:eastAsia="Times New Roman" w:cstheme="minorHAnsi"/>
          <w:lang w:eastAsia="es-PE"/>
        </w:rPr>
        <w:t xml:space="preserve"> experimental model is to study </w:t>
      </w:r>
      <w:r w:rsidR="00B64BF5" w:rsidRPr="00D8287F">
        <w:rPr>
          <w:rFonts w:eastAsia="Times New Roman" w:cstheme="minorHAnsi"/>
          <w:lang w:eastAsia="es-PE"/>
        </w:rPr>
        <w:t xml:space="preserve">and </w:t>
      </w:r>
      <w:r w:rsidR="00E419BE" w:rsidRPr="00D8287F">
        <w:rPr>
          <w:rFonts w:eastAsia="Times New Roman" w:cstheme="minorHAnsi"/>
          <w:lang w:eastAsia="es-PE"/>
        </w:rPr>
        <w:t>define the molecular and cellular mechanism</w:t>
      </w:r>
      <w:r w:rsidRPr="00D8287F">
        <w:rPr>
          <w:rFonts w:eastAsia="Times New Roman" w:cstheme="minorHAnsi"/>
          <w:lang w:eastAsia="es-PE"/>
        </w:rPr>
        <w:t xml:space="preserve"> </w:t>
      </w:r>
      <w:r w:rsidR="00E419BE" w:rsidRPr="00D8287F">
        <w:rPr>
          <w:rFonts w:eastAsia="Times New Roman" w:cstheme="minorHAnsi"/>
          <w:lang w:eastAsia="es-PE"/>
        </w:rPr>
        <w:t xml:space="preserve">of </w:t>
      </w:r>
      <w:r w:rsidRPr="00D8287F">
        <w:rPr>
          <w:rFonts w:eastAsia="Times New Roman" w:cstheme="minorHAnsi"/>
          <w:lang w:eastAsia="es-PE"/>
        </w:rPr>
        <w:t xml:space="preserve">renin </w:t>
      </w:r>
      <w:r w:rsidRPr="00D8287F">
        <w:rPr>
          <w:rFonts w:eastAsia="Times New Roman" w:cstheme="minorHAnsi"/>
          <w:lang w:eastAsia="es-PE"/>
        </w:rPr>
        <w:lastRenderedPageBreak/>
        <w:t xml:space="preserve">expression </w:t>
      </w:r>
      <w:r w:rsidR="00E419BE" w:rsidRPr="00D8287F">
        <w:rPr>
          <w:rFonts w:eastAsia="Times New Roman" w:cstheme="minorHAnsi"/>
          <w:lang w:eastAsia="es-PE"/>
        </w:rPr>
        <w:t xml:space="preserve">control during </w:t>
      </w:r>
      <w:r w:rsidR="00814450" w:rsidRPr="00D8287F">
        <w:rPr>
          <w:rFonts w:eastAsia="Times New Roman" w:cstheme="minorHAnsi"/>
          <w:lang w:eastAsia="es-PE"/>
        </w:rPr>
        <w:t>renal artery stenosis</w:t>
      </w:r>
      <w:r w:rsidRPr="00D8287F">
        <w:rPr>
          <w:rFonts w:eastAsia="Times New Roman" w:cstheme="minorHAnsi"/>
          <w:lang w:eastAsia="es-PE"/>
        </w:rPr>
        <w:t xml:space="preserve">. We confirmed </w:t>
      </w:r>
      <w:r w:rsidR="00BE1D9E" w:rsidRPr="00D8287F">
        <w:rPr>
          <w:rFonts w:eastAsia="Times New Roman" w:cstheme="minorHAnsi"/>
          <w:lang w:eastAsia="es-PE"/>
        </w:rPr>
        <w:t xml:space="preserve">the </w:t>
      </w:r>
      <w:r w:rsidRPr="00D8287F">
        <w:rPr>
          <w:rFonts w:eastAsia="Times New Roman" w:cstheme="minorHAnsi"/>
          <w:lang w:eastAsia="es-PE"/>
        </w:rPr>
        <w:t>succes</w:t>
      </w:r>
      <w:r w:rsidR="00E419BE" w:rsidRPr="00D8287F">
        <w:rPr>
          <w:rFonts w:eastAsia="Times New Roman" w:cstheme="minorHAnsi"/>
          <w:lang w:eastAsia="es-PE"/>
        </w:rPr>
        <w:t>s</w:t>
      </w:r>
      <w:r w:rsidR="00B64BF5" w:rsidRPr="00D8287F">
        <w:rPr>
          <w:rFonts w:eastAsia="Times New Roman" w:cstheme="minorHAnsi"/>
          <w:lang w:eastAsia="es-PE"/>
        </w:rPr>
        <w:t xml:space="preserve"> of</w:t>
      </w:r>
      <w:r w:rsidRPr="00D8287F">
        <w:rPr>
          <w:rFonts w:eastAsia="Times New Roman" w:cstheme="minorHAnsi"/>
          <w:lang w:eastAsia="es-PE"/>
        </w:rPr>
        <w:t xml:space="preserve"> RAS</w:t>
      </w:r>
      <w:r w:rsidR="00E419BE" w:rsidRPr="00D8287F">
        <w:rPr>
          <w:rFonts w:eastAsia="Times New Roman" w:cstheme="minorHAnsi"/>
          <w:lang w:eastAsia="es-PE"/>
        </w:rPr>
        <w:t>tenosis</w:t>
      </w:r>
      <w:r w:rsidRPr="00D8287F">
        <w:rPr>
          <w:rFonts w:eastAsia="Times New Roman" w:cstheme="minorHAnsi"/>
          <w:lang w:eastAsia="es-PE"/>
        </w:rPr>
        <w:t xml:space="preserve"> </w:t>
      </w:r>
      <w:r w:rsidR="00BE1D9E" w:rsidRPr="00D8287F">
        <w:rPr>
          <w:rFonts w:eastAsia="Times New Roman" w:cstheme="minorHAnsi"/>
          <w:lang w:eastAsia="es-PE"/>
        </w:rPr>
        <w:t xml:space="preserve">mice </w:t>
      </w:r>
      <w:r w:rsidR="00E419BE" w:rsidRPr="00D8287F">
        <w:rPr>
          <w:rFonts w:eastAsia="Times New Roman" w:cstheme="minorHAnsi"/>
          <w:lang w:eastAsia="es-PE"/>
        </w:rPr>
        <w:t>model</w:t>
      </w:r>
      <w:r w:rsidRPr="00D8287F">
        <w:rPr>
          <w:rFonts w:eastAsia="Times New Roman" w:cstheme="minorHAnsi"/>
          <w:lang w:eastAsia="es-PE"/>
        </w:rPr>
        <w:t xml:space="preserve"> by measu</w:t>
      </w:r>
      <w:r w:rsidR="00E419BE" w:rsidRPr="00D8287F">
        <w:rPr>
          <w:rFonts w:eastAsia="Times New Roman" w:cstheme="minorHAnsi"/>
          <w:lang w:eastAsia="es-PE"/>
        </w:rPr>
        <w:t>ring renin expression and kidney injury marker</w:t>
      </w:r>
      <w:r w:rsidR="009B02B2" w:rsidRPr="00D8287F">
        <w:rPr>
          <w:rFonts w:eastAsia="Times New Roman" w:cstheme="minorHAnsi"/>
          <w:lang w:eastAsia="es-PE"/>
        </w:rPr>
        <w:t xml:space="preserve"> </w:t>
      </w:r>
      <w:r w:rsidR="00312029" w:rsidRPr="00D8287F">
        <w:rPr>
          <w:rFonts w:eastAsia="Times New Roman" w:cstheme="minorHAnsi"/>
          <w:lang w:eastAsia="es-PE"/>
        </w:rPr>
        <w:t>n</w:t>
      </w:r>
      <w:r w:rsidR="009B02B2" w:rsidRPr="00D8287F">
        <w:rPr>
          <w:rFonts w:eastAsia="Times New Roman" w:cstheme="minorHAnsi"/>
          <w:lang w:eastAsia="es-PE"/>
        </w:rPr>
        <w:t xml:space="preserve">eutrophil gelatinase-associated lipocalin </w:t>
      </w:r>
      <w:r w:rsidR="00482087" w:rsidRPr="00482087">
        <w:rPr>
          <w:rFonts w:eastAsia="Times New Roman" w:cstheme="minorHAnsi"/>
          <w:lang w:eastAsia="es-PE"/>
        </w:rPr>
        <w:t>(</w:t>
      </w:r>
      <w:r w:rsidR="009B02B2" w:rsidRPr="00D8287F">
        <w:rPr>
          <w:rFonts w:eastAsia="Times New Roman" w:cstheme="minorHAnsi"/>
          <w:lang w:eastAsia="es-PE"/>
        </w:rPr>
        <w:t>N-GAL</w:t>
      </w:r>
      <w:r w:rsidR="00482087" w:rsidRPr="00482087">
        <w:rPr>
          <w:rFonts w:eastAsia="Times New Roman" w:cstheme="minorHAnsi"/>
          <w:lang w:eastAsia="es-PE"/>
        </w:rPr>
        <w:t>)</w:t>
      </w:r>
      <w:r w:rsidRPr="00D8287F">
        <w:rPr>
          <w:rFonts w:eastAsia="Times New Roman" w:cstheme="minorHAnsi"/>
          <w:lang w:eastAsia="es-PE"/>
        </w:rPr>
        <w:t>.</w:t>
      </w:r>
    </w:p>
    <w:p w14:paraId="5F6C45AC" w14:textId="77777777" w:rsidR="00D86DFB" w:rsidRPr="00D8287F" w:rsidRDefault="00D86DFB" w:rsidP="0024593D">
      <w:pPr>
        <w:jc w:val="both"/>
        <w:rPr>
          <w:rFonts w:cstheme="minorHAnsi"/>
        </w:rPr>
      </w:pPr>
    </w:p>
    <w:p w14:paraId="6838792F" w14:textId="16D0B1EB" w:rsidR="00F33CE9" w:rsidRDefault="00F33CE9" w:rsidP="0024593D">
      <w:pPr>
        <w:jc w:val="both"/>
        <w:rPr>
          <w:rFonts w:cstheme="minorHAnsi"/>
          <w:b/>
          <w:bCs/>
        </w:rPr>
      </w:pPr>
      <w:r w:rsidRPr="00D8287F">
        <w:rPr>
          <w:rFonts w:cstheme="minorHAnsi"/>
          <w:b/>
          <w:bCs/>
        </w:rPr>
        <w:t>PROTOCOL</w:t>
      </w:r>
    </w:p>
    <w:p w14:paraId="5F46531F" w14:textId="77777777" w:rsidR="00E3002C" w:rsidRPr="00D8287F" w:rsidRDefault="00E3002C" w:rsidP="0024593D">
      <w:pPr>
        <w:jc w:val="both"/>
        <w:rPr>
          <w:rFonts w:cstheme="minorHAnsi"/>
          <w:b/>
          <w:bCs/>
        </w:rPr>
      </w:pPr>
    </w:p>
    <w:p w14:paraId="7229198F" w14:textId="1F1C752F" w:rsidR="00496529" w:rsidRPr="00D8287F" w:rsidRDefault="00496529" w:rsidP="0024593D">
      <w:pPr>
        <w:jc w:val="both"/>
        <w:rPr>
          <w:rFonts w:eastAsia="Arial" w:cstheme="minorHAnsi"/>
        </w:rPr>
      </w:pPr>
      <w:r w:rsidRPr="00D8287F">
        <w:rPr>
          <w:rFonts w:eastAsia="MS Mincho" w:cstheme="minorHAnsi"/>
        </w:rPr>
        <w:t xml:space="preserve">Mice were </w:t>
      </w:r>
      <w:r w:rsidRPr="00D8287F">
        <w:rPr>
          <w:rFonts w:eastAsia="Arial" w:cstheme="minorHAnsi"/>
        </w:rPr>
        <w:t xml:space="preserve">housed and cared </w:t>
      </w:r>
      <w:r w:rsidRPr="00D8287F">
        <w:rPr>
          <w:rFonts w:eastAsia="MS Mincho" w:cstheme="minorHAnsi"/>
        </w:rPr>
        <w:t xml:space="preserve">at the Vanderbilt University Medical Center </w:t>
      </w:r>
      <w:r w:rsidR="00482087" w:rsidRPr="00482087">
        <w:rPr>
          <w:rFonts w:eastAsia="MS Mincho" w:cstheme="minorHAnsi"/>
        </w:rPr>
        <w:t>(</w:t>
      </w:r>
      <w:r w:rsidRPr="00D8287F">
        <w:rPr>
          <w:rFonts w:eastAsia="MS Mincho" w:cstheme="minorHAnsi"/>
        </w:rPr>
        <w:t>VUMC</w:t>
      </w:r>
      <w:r w:rsidR="00482087" w:rsidRPr="00482087">
        <w:rPr>
          <w:rFonts w:eastAsia="MS Mincho" w:cstheme="minorHAnsi"/>
        </w:rPr>
        <w:t>)</w:t>
      </w:r>
      <w:r w:rsidRPr="00D8287F">
        <w:rPr>
          <w:rFonts w:eastAsia="MS Mincho" w:cstheme="minorHAnsi"/>
        </w:rPr>
        <w:t xml:space="preserve"> Division of Animal Care following the National Institute</w:t>
      </w:r>
      <w:r w:rsidR="005D7EB0" w:rsidRPr="00D8287F">
        <w:rPr>
          <w:rFonts w:eastAsia="MS Mincho" w:cstheme="minorHAnsi"/>
        </w:rPr>
        <w:t>s</w:t>
      </w:r>
      <w:r w:rsidRPr="00D8287F">
        <w:rPr>
          <w:rFonts w:eastAsia="MS Mincho" w:cstheme="minorHAnsi"/>
        </w:rPr>
        <w:t xml:space="preserve"> of Health</w:t>
      </w:r>
      <w:r w:rsidR="005D7EB0" w:rsidRPr="00D8287F">
        <w:rPr>
          <w:rFonts w:eastAsia="MS Mincho" w:cstheme="minorHAnsi"/>
        </w:rPr>
        <w:t xml:space="preserve"> </w:t>
      </w:r>
      <w:r w:rsidR="00482087" w:rsidRPr="00482087">
        <w:rPr>
          <w:rFonts w:eastAsia="MS Mincho" w:cstheme="minorHAnsi"/>
        </w:rPr>
        <w:t>(</w:t>
      </w:r>
      <w:r w:rsidR="005D7EB0" w:rsidRPr="00D8287F">
        <w:rPr>
          <w:rFonts w:eastAsia="MS Mincho" w:cstheme="minorHAnsi"/>
        </w:rPr>
        <w:t>NIH</w:t>
      </w:r>
      <w:r w:rsidR="00482087" w:rsidRPr="00482087">
        <w:rPr>
          <w:rFonts w:eastAsia="MS Mincho" w:cstheme="minorHAnsi"/>
        </w:rPr>
        <w:t>)</w:t>
      </w:r>
      <w:r w:rsidRPr="00D8287F">
        <w:rPr>
          <w:rFonts w:eastAsia="MS Mincho" w:cstheme="minorHAnsi"/>
        </w:rPr>
        <w:t xml:space="preserve"> guidelines and the </w:t>
      </w:r>
      <w:r w:rsidRPr="00D8287F">
        <w:rPr>
          <w:rFonts w:eastAsia="Arial" w:cstheme="minorHAnsi"/>
        </w:rPr>
        <w:t>Guide for the Care and Use of Laboratory Animals, US Department of Health and Human Services</w:t>
      </w:r>
      <w:r w:rsidRPr="00D8287F">
        <w:rPr>
          <w:rFonts w:eastAsia="MS Mincho" w:cstheme="minorHAnsi"/>
        </w:rPr>
        <w:t xml:space="preserve">. All animal procedures were approved by the VUMC </w:t>
      </w:r>
      <w:r w:rsidRPr="00D8287F">
        <w:rPr>
          <w:rFonts w:eastAsia="Arial" w:cstheme="minorHAnsi"/>
        </w:rPr>
        <w:t>Institutional Animal Care and Use Committee prior to starting the experiments.</w:t>
      </w:r>
    </w:p>
    <w:p w14:paraId="24B5048E" w14:textId="77777777" w:rsidR="00A85A3F" w:rsidRPr="00D8287F" w:rsidRDefault="00A85A3F" w:rsidP="0024593D">
      <w:pPr>
        <w:jc w:val="both"/>
        <w:rPr>
          <w:rFonts w:eastAsia="Arial" w:cstheme="minorHAnsi"/>
        </w:rPr>
      </w:pPr>
    </w:p>
    <w:p w14:paraId="37610542" w14:textId="70CF3B45" w:rsidR="000E04B9" w:rsidRDefault="00E3002C" w:rsidP="0024593D">
      <w:pPr>
        <w:pStyle w:val="ListParagraph"/>
        <w:numPr>
          <w:ilvl w:val="0"/>
          <w:numId w:val="4"/>
        </w:numPr>
        <w:ind w:left="0" w:firstLine="0"/>
        <w:jc w:val="both"/>
        <w:rPr>
          <w:rFonts w:cs="Arial"/>
          <w:b/>
          <w:bCs/>
        </w:rPr>
      </w:pPr>
      <w:r w:rsidRPr="00D8287F">
        <w:rPr>
          <w:rFonts w:cs="Arial"/>
          <w:b/>
          <w:bCs/>
        </w:rPr>
        <w:t>Animal preparation and dissection</w:t>
      </w:r>
    </w:p>
    <w:p w14:paraId="5921CAC3" w14:textId="77777777" w:rsidR="00E3002C" w:rsidRPr="00D8287F" w:rsidRDefault="00E3002C" w:rsidP="0024593D">
      <w:pPr>
        <w:pStyle w:val="ListParagraph"/>
        <w:ind w:left="0"/>
        <w:jc w:val="both"/>
        <w:rPr>
          <w:rFonts w:cs="Arial"/>
          <w:b/>
          <w:bCs/>
        </w:rPr>
      </w:pPr>
    </w:p>
    <w:p w14:paraId="61EDB525" w14:textId="0ADA54B7" w:rsidR="00C31740" w:rsidRPr="00D8287F" w:rsidRDefault="00D202D7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rial"/>
          <w:b/>
          <w:bCs/>
        </w:rPr>
      </w:pPr>
      <w:r w:rsidRPr="00D8287F">
        <w:rPr>
          <w:rFonts w:cs="Ayuthaya"/>
        </w:rPr>
        <w:t>Turn on the germinator</w:t>
      </w:r>
      <w:r w:rsidR="005F20D4" w:rsidRPr="00D8287F">
        <w:rPr>
          <w:rFonts w:cs="Ayuthaya"/>
        </w:rPr>
        <w:t xml:space="preserve"> and </w:t>
      </w:r>
      <w:r w:rsidR="00DE54CE" w:rsidRPr="00D8287F">
        <w:rPr>
          <w:rFonts w:cs="Ayuthaya"/>
        </w:rPr>
        <w:t xml:space="preserve">water pump </w:t>
      </w:r>
      <w:r w:rsidR="003D7D1B" w:rsidRPr="00D8287F">
        <w:rPr>
          <w:rFonts w:cs="Ayuthaya"/>
        </w:rPr>
        <w:t xml:space="preserve">for </w:t>
      </w:r>
      <w:r w:rsidR="001A517D">
        <w:rPr>
          <w:rFonts w:cs="Ayuthaya"/>
        </w:rPr>
        <w:t xml:space="preserve">the </w:t>
      </w:r>
      <w:r w:rsidR="003D7D1B" w:rsidRPr="00D8287F">
        <w:rPr>
          <w:rFonts w:cs="Ayuthaya"/>
        </w:rPr>
        <w:t xml:space="preserve">heating pad </w:t>
      </w:r>
      <w:r w:rsidRPr="00D8287F">
        <w:rPr>
          <w:rFonts w:cs="Ayuthaya"/>
        </w:rPr>
        <w:t>about 30 min before start</w:t>
      </w:r>
      <w:r w:rsidR="006B6344" w:rsidRPr="00D8287F">
        <w:rPr>
          <w:rFonts w:cs="Ayuthaya"/>
        </w:rPr>
        <w:t>ing surgery.</w:t>
      </w:r>
    </w:p>
    <w:p w14:paraId="20FAF5F2" w14:textId="77777777" w:rsidR="00F83B50" w:rsidRPr="00D8287F" w:rsidRDefault="00F83B50" w:rsidP="0024593D">
      <w:pPr>
        <w:pStyle w:val="ListParagraph"/>
        <w:ind w:left="0"/>
        <w:jc w:val="both"/>
        <w:rPr>
          <w:rFonts w:cs="Arial"/>
          <w:b/>
          <w:bCs/>
        </w:rPr>
      </w:pPr>
    </w:p>
    <w:p w14:paraId="3270048B" w14:textId="0F9F9356" w:rsidR="006F4F03" w:rsidRPr="00D8287F" w:rsidRDefault="00C31740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rial"/>
          <w:b/>
          <w:bCs/>
        </w:rPr>
      </w:pPr>
      <w:r w:rsidRPr="00D8287F">
        <w:rPr>
          <w:rFonts w:cs="Ayuthaya"/>
        </w:rPr>
        <w:t>C</w:t>
      </w:r>
      <w:r w:rsidR="006F4F03" w:rsidRPr="00D8287F">
        <w:rPr>
          <w:rFonts w:cs="Ayuthaya"/>
        </w:rPr>
        <w:t xml:space="preserve">ut </w:t>
      </w:r>
      <w:r w:rsidR="00CD3625" w:rsidRPr="00D8287F">
        <w:rPr>
          <w:rFonts w:cs="Ayuthaya"/>
        </w:rPr>
        <w:t>0.5 mm</w:t>
      </w:r>
      <w:r w:rsidR="00E3002C">
        <w:rPr>
          <w:rFonts w:cs="Ayuthaya"/>
        </w:rPr>
        <w:t xml:space="preserve"> </w:t>
      </w:r>
      <w:r w:rsidR="00CD3625" w:rsidRPr="00D8287F">
        <w:rPr>
          <w:rFonts w:cs="Ayuthaya"/>
        </w:rPr>
        <w:t>length</w:t>
      </w:r>
      <w:r w:rsidR="006F4F03" w:rsidRPr="00D8287F">
        <w:rPr>
          <w:rFonts w:cs="Ayuthaya"/>
        </w:rPr>
        <w:t xml:space="preserve"> </w:t>
      </w:r>
      <w:r w:rsidR="00213E27" w:rsidRPr="00D8287F">
        <w:rPr>
          <w:rFonts w:cstheme="minorHAnsi"/>
        </w:rPr>
        <w:t>polyurethane</w:t>
      </w:r>
      <w:r w:rsidR="006F4F03" w:rsidRPr="00D8287F">
        <w:rPr>
          <w:rFonts w:cs="Ayuthaya"/>
        </w:rPr>
        <w:t xml:space="preserve"> tub</w:t>
      </w:r>
      <w:r w:rsidR="00B6129C" w:rsidRPr="00D8287F">
        <w:rPr>
          <w:rFonts w:cs="Ayuthaya"/>
        </w:rPr>
        <w:t>ing</w:t>
      </w:r>
      <w:r w:rsidR="00E82351" w:rsidRPr="00D8287F">
        <w:rPr>
          <w:rFonts w:cs="Ayuthaya"/>
        </w:rPr>
        <w:t xml:space="preserve"> </w:t>
      </w:r>
      <w:r w:rsidR="006F4F03" w:rsidRPr="00D8287F">
        <w:rPr>
          <w:rFonts w:cs="Ayuthaya"/>
        </w:rPr>
        <w:t>with a sharp scalpel</w:t>
      </w:r>
      <w:r w:rsidR="00CD3625" w:rsidRPr="00D8287F">
        <w:rPr>
          <w:rFonts w:cs="Ayuthaya"/>
        </w:rPr>
        <w:t xml:space="preserve">. </w:t>
      </w:r>
      <w:r w:rsidR="00C7075E" w:rsidRPr="00D8287F">
        <w:rPr>
          <w:rFonts w:cs="Ayuthaya"/>
        </w:rPr>
        <w:t>Remove 0</w:t>
      </w:r>
      <w:r w:rsidR="006F65FA" w:rsidRPr="00D8287F">
        <w:rPr>
          <w:rFonts w:cs="Ayuthaya"/>
        </w:rPr>
        <w:t>.2 mm</w:t>
      </w:r>
      <w:r w:rsidR="00D8287F" w:rsidRPr="00D8287F">
        <w:rPr>
          <w:rFonts w:cs="Ayuthaya"/>
        </w:rPr>
        <w:t xml:space="preserve"> </w:t>
      </w:r>
      <w:r w:rsidR="001A517D">
        <w:rPr>
          <w:rFonts w:cs="Ayuthaya"/>
        </w:rPr>
        <w:t xml:space="preserve">of the </w:t>
      </w:r>
      <w:r w:rsidR="00C7075E" w:rsidRPr="00D8287F">
        <w:rPr>
          <w:rFonts w:cs="Ayuthaya"/>
        </w:rPr>
        <w:t>circumference by making a cut lengthwise</w:t>
      </w:r>
      <w:r w:rsidR="003F3FF3" w:rsidRPr="00D8287F">
        <w:rPr>
          <w:rFonts w:cs="Ayuthaya"/>
        </w:rPr>
        <w:t xml:space="preserve"> </w:t>
      </w:r>
      <w:r w:rsidR="007C7DF3" w:rsidRPr="00D8287F">
        <w:rPr>
          <w:rFonts w:cs="Ayuthaya"/>
        </w:rPr>
        <w:t>to make a cuff</w:t>
      </w:r>
      <w:r w:rsidR="00C7075E" w:rsidRPr="00D8287F">
        <w:rPr>
          <w:rFonts w:cs="Ayuthaya"/>
        </w:rPr>
        <w:t>.</w:t>
      </w:r>
    </w:p>
    <w:p w14:paraId="2AC02A71" w14:textId="77777777" w:rsidR="00C7075E" w:rsidRPr="00D8287F" w:rsidRDefault="00C7075E" w:rsidP="0024593D">
      <w:pPr>
        <w:jc w:val="both"/>
        <w:rPr>
          <w:rFonts w:cs="Arial"/>
          <w:b/>
          <w:bCs/>
        </w:rPr>
      </w:pPr>
    </w:p>
    <w:p w14:paraId="294E5AD4" w14:textId="264A69F6" w:rsidR="00C7075E" w:rsidRPr="00D8287F" w:rsidRDefault="00C7075E" w:rsidP="0024593D">
      <w:pPr>
        <w:jc w:val="both"/>
        <w:rPr>
          <w:rFonts w:cs="Arial"/>
          <w:bCs/>
        </w:rPr>
      </w:pPr>
      <w:r w:rsidRPr="00D8287F">
        <w:rPr>
          <w:rFonts w:cs="Arial"/>
          <w:bCs/>
        </w:rPr>
        <w:t>N</w:t>
      </w:r>
      <w:r w:rsidR="00F83B50" w:rsidRPr="00D8287F">
        <w:rPr>
          <w:rFonts w:cs="Arial"/>
          <w:bCs/>
        </w:rPr>
        <w:t>OTE</w:t>
      </w:r>
      <w:r w:rsidRPr="00D8287F">
        <w:rPr>
          <w:rFonts w:cs="Arial"/>
          <w:bCs/>
        </w:rPr>
        <w:t xml:space="preserve">: This is </w:t>
      </w:r>
      <w:r w:rsidR="00B6129C" w:rsidRPr="00D8287F">
        <w:rPr>
          <w:rFonts w:cs="Arial"/>
          <w:bCs/>
        </w:rPr>
        <w:t>a</w:t>
      </w:r>
      <w:r w:rsidR="00D753E4" w:rsidRPr="00D8287F">
        <w:rPr>
          <w:rFonts w:cs="Arial"/>
          <w:bCs/>
        </w:rPr>
        <w:t xml:space="preserve"> critical </w:t>
      </w:r>
      <w:r w:rsidRPr="00D8287F">
        <w:rPr>
          <w:rFonts w:cs="Arial"/>
          <w:bCs/>
        </w:rPr>
        <w:t xml:space="preserve">part of the renal artery </w:t>
      </w:r>
      <w:r w:rsidR="008E0CDD" w:rsidRPr="00D8287F">
        <w:rPr>
          <w:rFonts w:cs="Arial"/>
          <w:bCs/>
        </w:rPr>
        <w:t xml:space="preserve">stenosis procedure </w:t>
      </w:r>
      <w:r w:rsidR="001A517D">
        <w:rPr>
          <w:rFonts w:cs="Arial"/>
          <w:bCs/>
        </w:rPr>
        <w:t>that</w:t>
      </w:r>
      <w:r w:rsidRPr="00D8287F">
        <w:rPr>
          <w:rFonts w:cs="Arial"/>
          <w:bCs/>
        </w:rPr>
        <w:t xml:space="preserve"> requires extreme precision, attention</w:t>
      </w:r>
      <w:r w:rsidR="00E419BE" w:rsidRPr="00D8287F">
        <w:rPr>
          <w:rFonts w:cs="Arial"/>
          <w:bCs/>
        </w:rPr>
        <w:t xml:space="preserve"> to detail</w:t>
      </w:r>
      <w:r w:rsidR="00B53F42" w:rsidRPr="00D8287F">
        <w:rPr>
          <w:rFonts w:cs="Arial"/>
          <w:bCs/>
        </w:rPr>
        <w:t>s</w:t>
      </w:r>
      <w:r w:rsidRPr="00D8287F">
        <w:rPr>
          <w:rFonts w:cs="Arial"/>
          <w:bCs/>
        </w:rPr>
        <w:t xml:space="preserve"> and patience.</w:t>
      </w:r>
      <w:r w:rsidR="00E67C0E" w:rsidRPr="00D8287F">
        <w:rPr>
          <w:rFonts w:cs="Arial"/>
          <w:bCs/>
        </w:rPr>
        <w:t xml:space="preserve"> Try to cut several pieces</w:t>
      </w:r>
      <w:r w:rsidR="00840681" w:rsidRPr="00D8287F">
        <w:rPr>
          <w:rFonts w:cs="Arial"/>
          <w:bCs/>
        </w:rPr>
        <w:t xml:space="preserve"> of </w:t>
      </w:r>
      <w:r w:rsidR="00511CC7" w:rsidRPr="00D8287F">
        <w:rPr>
          <w:rFonts w:cstheme="minorHAnsi"/>
        </w:rPr>
        <w:t>polyurethane</w:t>
      </w:r>
      <w:r w:rsidR="00511CC7" w:rsidRPr="00D8287F" w:rsidDel="00511CC7">
        <w:rPr>
          <w:rFonts w:cs="Ayuthaya"/>
        </w:rPr>
        <w:t xml:space="preserve"> </w:t>
      </w:r>
      <w:r w:rsidR="00E419BE" w:rsidRPr="00D8287F">
        <w:rPr>
          <w:rFonts w:cs="Ayuthaya"/>
        </w:rPr>
        <w:t>tubing</w:t>
      </w:r>
      <w:r w:rsidR="00E67C0E" w:rsidRPr="00D8287F">
        <w:rPr>
          <w:rFonts w:cs="Arial"/>
          <w:bCs/>
        </w:rPr>
        <w:t xml:space="preserve"> at a time. Perform all </w:t>
      </w:r>
      <w:r w:rsidR="001A517D">
        <w:rPr>
          <w:rFonts w:cs="Arial"/>
          <w:bCs/>
        </w:rPr>
        <w:t xml:space="preserve">of </w:t>
      </w:r>
      <w:r w:rsidR="00E67C0E" w:rsidRPr="00D8287F">
        <w:rPr>
          <w:rFonts w:cs="Arial"/>
          <w:bCs/>
        </w:rPr>
        <w:t xml:space="preserve">this procedure </w:t>
      </w:r>
      <w:r w:rsidR="00EB2FCD" w:rsidRPr="00D8287F">
        <w:rPr>
          <w:rFonts w:cs="Arial"/>
          <w:bCs/>
        </w:rPr>
        <w:t xml:space="preserve">under </w:t>
      </w:r>
      <w:r w:rsidR="00E67C0E" w:rsidRPr="00D8287F">
        <w:rPr>
          <w:rFonts w:cs="Arial"/>
          <w:bCs/>
        </w:rPr>
        <w:t>microscope.</w:t>
      </w:r>
    </w:p>
    <w:p w14:paraId="561F7FDE" w14:textId="3E2D7445" w:rsidR="00D202D7" w:rsidRPr="00D8287F" w:rsidRDefault="00D202D7" w:rsidP="0024593D">
      <w:pPr>
        <w:jc w:val="both"/>
        <w:rPr>
          <w:rFonts w:cs="Arial"/>
          <w:b/>
          <w:bCs/>
        </w:rPr>
      </w:pPr>
    </w:p>
    <w:p w14:paraId="54EFA3D3" w14:textId="517D937B" w:rsidR="001A517D" w:rsidRPr="001A517D" w:rsidRDefault="00D202D7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rial"/>
          <w:b/>
          <w:bCs/>
        </w:rPr>
      </w:pPr>
      <w:r w:rsidRPr="00D8287F">
        <w:rPr>
          <w:rFonts w:cs="Ayuthaya"/>
        </w:rPr>
        <w:t xml:space="preserve">Before </w:t>
      </w:r>
      <w:r w:rsidR="001A517D">
        <w:rPr>
          <w:rFonts w:cs="Ayuthaya"/>
        </w:rPr>
        <w:t>proceeding</w:t>
      </w:r>
      <w:r w:rsidRPr="00D8287F">
        <w:rPr>
          <w:rFonts w:cs="Ayuthaya"/>
        </w:rPr>
        <w:t xml:space="preserve"> any further</w:t>
      </w:r>
      <w:r w:rsidR="001A517D">
        <w:rPr>
          <w:rFonts w:cs="Ayuthaya"/>
        </w:rPr>
        <w:t xml:space="preserve">, </w:t>
      </w:r>
      <w:r w:rsidRPr="00D8287F">
        <w:rPr>
          <w:rFonts w:cs="Ayuthaya"/>
        </w:rPr>
        <w:t>put on surgical sterile gloves</w:t>
      </w:r>
      <w:r w:rsidR="001A517D">
        <w:rPr>
          <w:rFonts w:cs="Ayuthaya"/>
        </w:rPr>
        <w:t xml:space="preserve"> </w:t>
      </w:r>
      <w:r w:rsidR="00B53F42" w:rsidRPr="00D8287F">
        <w:rPr>
          <w:rFonts w:cs="Ayuthaya"/>
        </w:rPr>
        <w:t xml:space="preserve">and </w:t>
      </w:r>
      <w:r w:rsidR="001A517D">
        <w:rPr>
          <w:rFonts w:cs="Ayuthaya"/>
        </w:rPr>
        <w:t xml:space="preserve">a </w:t>
      </w:r>
      <w:r w:rsidR="00B53F42" w:rsidRPr="00D8287F">
        <w:rPr>
          <w:rFonts w:cs="Ayuthaya"/>
        </w:rPr>
        <w:t>surgical mask</w:t>
      </w:r>
      <w:r w:rsidRPr="00D8287F">
        <w:rPr>
          <w:rFonts w:cs="Ayuthaya"/>
        </w:rPr>
        <w:t>.</w:t>
      </w:r>
    </w:p>
    <w:p w14:paraId="598FB571" w14:textId="77777777" w:rsidR="001A517D" w:rsidRDefault="001A517D" w:rsidP="0024593D">
      <w:pPr>
        <w:pStyle w:val="ListParagraph"/>
        <w:ind w:left="0"/>
        <w:jc w:val="both"/>
        <w:rPr>
          <w:rFonts w:cs="Arial"/>
          <w:b/>
          <w:bCs/>
        </w:rPr>
      </w:pPr>
    </w:p>
    <w:p w14:paraId="160EF02C" w14:textId="1CECB6DC" w:rsidR="00D202D7" w:rsidRPr="001A517D" w:rsidRDefault="001A517D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rial"/>
          <w:b/>
          <w:bCs/>
        </w:rPr>
      </w:pPr>
      <w:r w:rsidRPr="001A517D">
        <w:rPr>
          <w:rFonts w:cs="Ayuthaya"/>
        </w:rPr>
        <w:t xml:space="preserve">Use C57BL/6 wild-type </w:t>
      </w:r>
      <w:r w:rsidR="00482087" w:rsidRPr="00482087">
        <w:rPr>
          <w:rFonts w:cs="Ayuthaya"/>
        </w:rPr>
        <w:t>(</w:t>
      </w:r>
      <w:r w:rsidRPr="001A517D">
        <w:rPr>
          <w:rFonts w:cs="Ayuthaya"/>
        </w:rPr>
        <w:t>WT</w:t>
      </w:r>
      <w:r w:rsidR="00482087" w:rsidRPr="00482087">
        <w:rPr>
          <w:rFonts w:cs="Ayuthaya"/>
        </w:rPr>
        <w:t>)</w:t>
      </w:r>
      <w:r w:rsidRPr="001A517D">
        <w:rPr>
          <w:rFonts w:cs="Ayuthaya"/>
        </w:rPr>
        <w:t xml:space="preserve"> mice of 6-8 weeks. Use an equal number of male and female mice to avoid any sex bias.</w:t>
      </w:r>
    </w:p>
    <w:p w14:paraId="33717C74" w14:textId="77777777" w:rsidR="001A517D" w:rsidRPr="001A517D" w:rsidRDefault="001A517D" w:rsidP="0024593D">
      <w:pPr>
        <w:pStyle w:val="ListParagraph"/>
        <w:ind w:left="0"/>
        <w:jc w:val="both"/>
        <w:rPr>
          <w:rFonts w:cs="Arial"/>
          <w:b/>
          <w:bCs/>
        </w:rPr>
      </w:pPr>
    </w:p>
    <w:p w14:paraId="25324191" w14:textId="200A4080" w:rsidR="009A0888" w:rsidRPr="00D8287F" w:rsidRDefault="00D202D7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rial"/>
          <w:b/>
          <w:bCs/>
        </w:rPr>
      </w:pPr>
      <w:r w:rsidRPr="00482087">
        <w:rPr>
          <w:rFonts w:cs="Ayuthaya"/>
          <w:highlight w:val="yellow"/>
        </w:rPr>
        <w:t>R</w:t>
      </w:r>
      <w:r w:rsidR="000E04B9" w:rsidRPr="00482087">
        <w:rPr>
          <w:rFonts w:cs="Ayuthaya"/>
          <w:highlight w:val="yellow"/>
        </w:rPr>
        <w:t xml:space="preserve">ecord the weight </w:t>
      </w:r>
      <w:r w:rsidR="003D1AB4" w:rsidRPr="00482087">
        <w:rPr>
          <w:rFonts w:cs="Ayuthaya"/>
          <w:highlight w:val="yellow"/>
        </w:rPr>
        <w:t xml:space="preserve">of the mice </w:t>
      </w:r>
      <w:r w:rsidR="000E04B9" w:rsidRPr="00482087">
        <w:rPr>
          <w:rFonts w:cs="Ayuthaya"/>
          <w:highlight w:val="yellow"/>
        </w:rPr>
        <w:t xml:space="preserve">before </w:t>
      </w:r>
      <w:r w:rsidR="00604346" w:rsidRPr="00482087">
        <w:rPr>
          <w:rFonts w:cs="Ayuthaya"/>
          <w:highlight w:val="yellow"/>
        </w:rPr>
        <w:t xml:space="preserve">performing </w:t>
      </w:r>
      <w:r w:rsidR="000E04B9" w:rsidRPr="00482087">
        <w:rPr>
          <w:rFonts w:cs="Ayuthaya"/>
          <w:highlight w:val="yellow"/>
        </w:rPr>
        <w:t>surgery</w:t>
      </w:r>
      <w:r w:rsidR="001A517D" w:rsidRPr="00482087">
        <w:rPr>
          <w:rFonts w:cs="Ayuthaya"/>
          <w:highlight w:val="yellow"/>
        </w:rPr>
        <w:t>.</w:t>
      </w:r>
      <w:r w:rsidR="001A517D">
        <w:rPr>
          <w:rFonts w:cs="Ayuthaya"/>
        </w:rPr>
        <w:t xml:space="preserve"> T</w:t>
      </w:r>
      <w:r w:rsidRPr="00D8287F">
        <w:rPr>
          <w:rFonts w:cs="Ayuthaya"/>
        </w:rPr>
        <w:t xml:space="preserve">he ideal weight to perform renal artery stenosis with </w:t>
      </w:r>
      <w:r w:rsidR="00511CC7" w:rsidRPr="00D8287F">
        <w:rPr>
          <w:rFonts w:cstheme="minorHAnsi"/>
        </w:rPr>
        <w:t>polyurethane</w:t>
      </w:r>
      <w:r w:rsidRPr="00D8287F">
        <w:rPr>
          <w:rFonts w:cs="Ayuthaya"/>
        </w:rPr>
        <w:t xml:space="preserve"> tube</w:t>
      </w:r>
      <w:r w:rsidR="001A517D">
        <w:rPr>
          <w:rFonts w:cs="Ayuthaya"/>
        </w:rPr>
        <w:t xml:space="preserve"> is 18-22 g</w:t>
      </w:r>
      <w:r w:rsidR="00B53F42" w:rsidRPr="00D8287F">
        <w:rPr>
          <w:rFonts w:cs="Ayuthaya"/>
        </w:rPr>
        <w:t>. Handle mice gently and do not agitate while injecting the anesthesia.</w:t>
      </w:r>
      <w:r w:rsidR="00B26E1C" w:rsidRPr="00D8287F">
        <w:rPr>
          <w:rFonts w:cs="Ayuthaya"/>
        </w:rPr>
        <w:t xml:space="preserve"> </w:t>
      </w:r>
    </w:p>
    <w:p w14:paraId="70D0DDA3" w14:textId="77777777" w:rsidR="009A0888" w:rsidRPr="00D8287F" w:rsidRDefault="009A0888" w:rsidP="0024593D">
      <w:pPr>
        <w:pStyle w:val="ListParagraph"/>
        <w:ind w:left="0"/>
        <w:jc w:val="both"/>
        <w:rPr>
          <w:rFonts w:cs="Arial"/>
          <w:b/>
          <w:bCs/>
        </w:rPr>
      </w:pPr>
    </w:p>
    <w:p w14:paraId="7FE3937A" w14:textId="7F6DC117" w:rsidR="009A0888" w:rsidRPr="00D8287F" w:rsidRDefault="009A0888" w:rsidP="0024593D">
      <w:pPr>
        <w:pStyle w:val="ListParagraph"/>
        <w:ind w:left="0"/>
        <w:jc w:val="both"/>
        <w:rPr>
          <w:rFonts w:cs="Arial"/>
          <w:b/>
          <w:bCs/>
        </w:rPr>
      </w:pPr>
      <w:r w:rsidRPr="00D8287F">
        <w:rPr>
          <w:rFonts w:cs="Ayuthaya"/>
        </w:rPr>
        <w:t>N</w:t>
      </w:r>
      <w:r w:rsidR="00F83B50" w:rsidRPr="00D8287F">
        <w:rPr>
          <w:rFonts w:cs="Ayuthaya"/>
        </w:rPr>
        <w:t>OTE</w:t>
      </w:r>
      <w:r w:rsidRPr="00D8287F">
        <w:rPr>
          <w:rFonts w:cs="Ayuthaya"/>
        </w:rPr>
        <w:t>: While transferring the mice from their housing room to the surgery room, carry them with great gentleness and care to avoid agitation. Carry</w:t>
      </w:r>
      <w:r w:rsidR="008F687E" w:rsidRPr="00D8287F">
        <w:rPr>
          <w:rFonts w:cs="Ayuthaya"/>
        </w:rPr>
        <w:t>ing</w:t>
      </w:r>
      <w:r w:rsidRPr="00D8287F">
        <w:rPr>
          <w:rFonts w:cs="Ayuthaya"/>
        </w:rPr>
        <w:t xml:space="preserve"> mice cages in hands </w:t>
      </w:r>
      <w:r w:rsidR="008F687E" w:rsidRPr="00D8287F">
        <w:rPr>
          <w:rFonts w:cs="Ayuthaya"/>
        </w:rPr>
        <w:t xml:space="preserve">instead of </w:t>
      </w:r>
      <w:r w:rsidR="00B75C4C" w:rsidRPr="00D8287F">
        <w:rPr>
          <w:rFonts w:cs="Ayuthaya"/>
        </w:rPr>
        <w:t xml:space="preserve">a </w:t>
      </w:r>
      <w:r w:rsidR="008F687E" w:rsidRPr="00D8287F">
        <w:rPr>
          <w:rFonts w:cs="Ayuthaya"/>
        </w:rPr>
        <w:t xml:space="preserve">trolley </w:t>
      </w:r>
      <w:r w:rsidRPr="00D8287F">
        <w:rPr>
          <w:rFonts w:cs="Ayuthaya"/>
        </w:rPr>
        <w:t xml:space="preserve">is </w:t>
      </w:r>
      <w:r w:rsidR="00604F84" w:rsidRPr="00D8287F">
        <w:rPr>
          <w:rFonts w:cs="Ayuthaya"/>
        </w:rPr>
        <w:t xml:space="preserve">highly </w:t>
      </w:r>
      <w:r w:rsidRPr="00D8287F">
        <w:rPr>
          <w:rFonts w:cs="Ayuthaya"/>
        </w:rPr>
        <w:t xml:space="preserve">recommended. </w:t>
      </w:r>
    </w:p>
    <w:p w14:paraId="27648B06" w14:textId="77777777" w:rsidR="00D202D7" w:rsidRPr="00D8287F" w:rsidRDefault="00D202D7" w:rsidP="0024593D">
      <w:pPr>
        <w:pStyle w:val="ListParagraph"/>
        <w:ind w:left="0"/>
        <w:jc w:val="both"/>
        <w:rPr>
          <w:rFonts w:cs="Ayuthaya"/>
        </w:rPr>
      </w:pPr>
    </w:p>
    <w:p w14:paraId="1035B00A" w14:textId="2531C443" w:rsidR="00CC5923" w:rsidRPr="00D8287F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</w:rPr>
      </w:pPr>
      <w:r w:rsidRPr="00D8287F">
        <w:rPr>
          <w:rFonts w:cs="Ayuthaya"/>
        </w:rPr>
        <w:t xml:space="preserve">Anesthetize the mice with a mixture of ketamine </w:t>
      </w:r>
      <w:r w:rsidR="00482087" w:rsidRPr="00482087">
        <w:rPr>
          <w:rFonts w:cs="Ayuthaya"/>
        </w:rPr>
        <w:t>(</w:t>
      </w:r>
      <w:r w:rsidRPr="00D8287F">
        <w:rPr>
          <w:rFonts w:cs="Ayuthaya"/>
        </w:rPr>
        <w:t>100 mg/kg BW</w:t>
      </w:r>
      <w:r w:rsidR="00482087" w:rsidRPr="00482087">
        <w:rPr>
          <w:rFonts w:cs="Ayuthaya"/>
        </w:rPr>
        <w:t>)</w:t>
      </w:r>
      <w:r w:rsidRPr="00D8287F">
        <w:rPr>
          <w:rFonts w:cs="Ayuthaya"/>
        </w:rPr>
        <w:t xml:space="preserve"> and xylazine </w:t>
      </w:r>
      <w:r w:rsidR="00482087" w:rsidRPr="00482087">
        <w:rPr>
          <w:rFonts w:cs="Ayuthaya"/>
        </w:rPr>
        <w:t>(</w:t>
      </w:r>
      <w:r w:rsidRPr="00D8287F">
        <w:rPr>
          <w:rFonts w:cs="Ayuthaya"/>
        </w:rPr>
        <w:t>10 mg/kg BW</w:t>
      </w:r>
      <w:r w:rsidR="00482087" w:rsidRPr="00482087">
        <w:rPr>
          <w:rFonts w:cs="Ayuthaya"/>
        </w:rPr>
        <w:t>)</w:t>
      </w:r>
      <w:r w:rsidRPr="00D8287F">
        <w:rPr>
          <w:rFonts w:cs="Ayuthaya"/>
        </w:rPr>
        <w:t xml:space="preserve"> </w:t>
      </w:r>
      <w:r w:rsidR="0035299F" w:rsidRPr="00D8287F">
        <w:rPr>
          <w:rFonts w:cs="Ayuthaya"/>
        </w:rPr>
        <w:t>via</w:t>
      </w:r>
      <w:r w:rsidRPr="00D8287F">
        <w:rPr>
          <w:rFonts w:cs="Ayuthaya"/>
        </w:rPr>
        <w:t xml:space="preserve"> intraperitoneal</w:t>
      </w:r>
      <w:r w:rsidR="00B040EA" w:rsidRPr="00D8287F">
        <w:rPr>
          <w:rFonts w:cs="Ayuthaya"/>
        </w:rPr>
        <w:t xml:space="preserve"> </w:t>
      </w:r>
      <w:r w:rsidR="00482087" w:rsidRPr="00482087">
        <w:rPr>
          <w:rFonts w:cs="Ayuthaya"/>
        </w:rPr>
        <w:t>(</w:t>
      </w:r>
      <w:r w:rsidR="00B040EA" w:rsidRPr="00D8287F">
        <w:rPr>
          <w:rFonts w:cs="Ayuthaya"/>
        </w:rPr>
        <w:t>I.P.</w:t>
      </w:r>
      <w:r w:rsidR="00482087" w:rsidRPr="00482087">
        <w:rPr>
          <w:rFonts w:cs="Ayuthaya"/>
        </w:rPr>
        <w:t>)</w:t>
      </w:r>
      <w:r w:rsidRPr="00D8287F">
        <w:rPr>
          <w:rFonts w:cs="Ayuthaya"/>
        </w:rPr>
        <w:t xml:space="preserve"> injections.</w:t>
      </w:r>
    </w:p>
    <w:p w14:paraId="07443D3A" w14:textId="77777777" w:rsidR="00CC5923" w:rsidRPr="00D8287F" w:rsidRDefault="00CC5923" w:rsidP="0024593D">
      <w:pPr>
        <w:jc w:val="both"/>
        <w:rPr>
          <w:rFonts w:cs="Ayuthaya"/>
        </w:rPr>
      </w:pPr>
    </w:p>
    <w:p w14:paraId="0CE76961" w14:textId="5A8D30B1" w:rsidR="000E04B9" w:rsidRPr="00482087" w:rsidRDefault="00CC5923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Place</w:t>
      </w:r>
      <w:r w:rsidR="000E04B9" w:rsidRPr="00482087">
        <w:rPr>
          <w:rFonts w:cs="Ayuthaya"/>
          <w:highlight w:val="yellow"/>
        </w:rPr>
        <w:t xml:space="preserve"> the </w:t>
      </w:r>
      <w:r w:rsidR="004B0A62" w:rsidRPr="00482087">
        <w:rPr>
          <w:rFonts w:cs="Ayuthaya"/>
          <w:highlight w:val="yellow"/>
        </w:rPr>
        <w:t>mouse</w:t>
      </w:r>
      <w:r w:rsidR="000E04B9" w:rsidRPr="00482087">
        <w:rPr>
          <w:rFonts w:cs="Ayuthaya"/>
          <w:highlight w:val="yellow"/>
        </w:rPr>
        <w:t xml:space="preserve"> </w:t>
      </w:r>
      <w:r w:rsidRPr="00482087">
        <w:rPr>
          <w:rFonts w:cs="Ayuthaya"/>
          <w:highlight w:val="yellow"/>
        </w:rPr>
        <w:t xml:space="preserve">back </w:t>
      </w:r>
      <w:r w:rsidR="000E04B9" w:rsidRPr="00482087">
        <w:rPr>
          <w:rFonts w:cs="Ayuthaya"/>
          <w:highlight w:val="yellow"/>
        </w:rPr>
        <w:t>inside the cage until fully anesthetized</w:t>
      </w:r>
      <w:r w:rsidRPr="00482087">
        <w:rPr>
          <w:rFonts w:cs="Ayuthaya"/>
          <w:highlight w:val="yellow"/>
        </w:rPr>
        <w:t>.</w:t>
      </w:r>
      <w:r w:rsidR="00C30B3C" w:rsidRPr="00482087">
        <w:rPr>
          <w:rFonts w:cs="Ayuthaya"/>
          <w:highlight w:val="yellow"/>
        </w:rPr>
        <w:t xml:space="preserve"> It takes about 4-5 minutes before </w:t>
      </w:r>
      <w:r w:rsidR="00B75C4C" w:rsidRPr="00482087">
        <w:rPr>
          <w:rFonts w:cs="Ayuthaya"/>
          <w:highlight w:val="yellow"/>
        </w:rPr>
        <w:t xml:space="preserve">the </w:t>
      </w:r>
      <w:r w:rsidR="00C30B3C" w:rsidRPr="00482087">
        <w:rPr>
          <w:rFonts w:cs="Ayuthaya"/>
          <w:highlight w:val="yellow"/>
        </w:rPr>
        <w:t>mouse is fully unconscious.</w:t>
      </w:r>
      <w:r w:rsidR="000E04B9" w:rsidRPr="00482087">
        <w:rPr>
          <w:rFonts w:cs="Ayuthaya"/>
          <w:highlight w:val="yellow"/>
        </w:rPr>
        <w:t xml:space="preserve"> </w:t>
      </w:r>
      <w:r w:rsidR="00C30B3C" w:rsidRPr="00482087">
        <w:rPr>
          <w:rFonts w:cs="Ayuthaya"/>
          <w:highlight w:val="yellow"/>
        </w:rPr>
        <w:t xml:space="preserve">Pinch the tail or toe with forceps to check if the mouse is fully </w:t>
      </w:r>
      <w:r w:rsidR="005661DE" w:rsidRPr="00482087">
        <w:rPr>
          <w:rFonts w:cs="Ayuthaya"/>
          <w:highlight w:val="yellow"/>
        </w:rPr>
        <w:t>unconscious</w:t>
      </w:r>
      <w:r w:rsidR="00604346" w:rsidRPr="00482087">
        <w:rPr>
          <w:rFonts w:cs="Ayuthaya"/>
          <w:highlight w:val="yellow"/>
        </w:rPr>
        <w:t xml:space="preserve"> </w:t>
      </w:r>
      <w:r w:rsidR="00C30B3C" w:rsidRPr="00482087">
        <w:rPr>
          <w:rFonts w:cs="Ayuthaya"/>
          <w:highlight w:val="yellow"/>
        </w:rPr>
        <w:t>and ready for the surgery.</w:t>
      </w:r>
    </w:p>
    <w:p w14:paraId="6479D5B8" w14:textId="77777777" w:rsidR="00CC5923" w:rsidRPr="00482087" w:rsidRDefault="00CC5923" w:rsidP="0024593D">
      <w:pPr>
        <w:jc w:val="both"/>
        <w:rPr>
          <w:rFonts w:cs="Ayuthaya"/>
          <w:highlight w:val="yellow"/>
        </w:rPr>
      </w:pPr>
    </w:p>
    <w:p w14:paraId="0E0163BC" w14:textId="756B91B4" w:rsidR="00276703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lastRenderedPageBreak/>
        <w:t xml:space="preserve">Lay the </w:t>
      </w:r>
      <w:r w:rsidR="007C7DF3" w:rsidRPr="00482087">
        <w:rPr>
          <w:rFonts w:cs="Ayuthaya"/>
          <w:highlight w:val="yellow"/>
        </w:rPr>
        <w:t>mouse</w:t>
      </w:r>
      <w:r w:rsidRPr="00482087">
        <w:rPr>
          <w:rFonts w:cs="Ayuthaya"/>
          <w:highlight w:val="yellow"/>
        </w:rPr>
        <w:t xml:space="preserve"> on its </w:t>
      </w:r>
      <w:r w:rsidR="00C30B3C" w:rsidRPr="00482087">
        <w:rPr>
          <w:rFonts w:cs="Ayuthaya"/>
          <w:highlight w:val="yellow"/>
        </w:rPr>
        <w:t>back</w:t>
      </w:r>
      <w:r w:rsidRPr="00482087">
        <w:rPr>
          <w:rFonts w:cs="Ayuthaya"/>
          <w:highlight w:val="yellow"/>
        </w:rPr>
        <w:t xml:space="preserve"> on a paper towel</w:t>
      </w:r>
      <w:r w:rsidR="00CC5923" w:rsidRPr="00482087">
        <w:rPr>
          <w:rFonts w:cs="Ayuthaya"/>
          <w:highlight w:val="yellow"/>
        </w:rPr>
        <w:t>.</w:t>
      </w:r>
      <w:r w:rsidR="00C30B3C" w:rsidRPr="00482087">
        <w:rPr>
          <w:rFonts w:cs="Ayuthaya"/>
          <w:highlight w:val="yellow"/>
        </w:rPr>
        <w:t xml:space="preserve"> </w:t>
      </w:r>
      <w:r w:rsidRPr="00482087">
        <w:rPr>
          <w:rFonts w:cs="Ayuthaya"/>
          <w:highlight w:val="yellow"/>
        </w:rPr>
        <w:t>Remove the hair of the lateral abdomen using a</w:t>
      </w:r>
      <w:r w:rsidR="0035299F" w:rsidRPr="00482087">
        <w:rPr>
          <w:rFonts w:cs="Ayuthaya"/>
          <w:highlight w:val="yellow"/>
        </w:rPr>
        <w:t>n</w:t>
      </w:r>
      <w:r w:rsidRPr="00482087">
        <w:rPr>
          <w:rFonts w:cs="Ayuthaya"/>
          <w:highlight w:val="yellow"/>
        </w:rPr>
        <w:t xml:space="preserve"> </w:t>
      </w:r>
      <w:r w:rsidR="0035299F" w:rsidRPr="00482087">
        <w:rPr>
          <w:rFonts w:cs="Ayuthaya"/>
          <w:highlight w:val="yellow"/>
        </w:rPr>
        <w:t xml:space="preserve">electric </w:t>
      </w:r>
      <w:r w:rsidRPr="00482087">
        <w:rPr>
          <w:rFonts w:cs="Ayuthaya"/>
          <w:highlight w:val="yellow"/>
        </w:rPr>
        <w:t>hair clipper following the opposite direction of hair growth</w:t>
      </w:r>
      <w:r w:rsidR="00CC5923" w:rsidRPr="00482087">
        <w:rPr>
          <w:rFonts w:cs="Ayuthaya"/>
          <w:highlight w:val="yellow"/>
        </w:rPr>
        <w:t>.</w:t>
      </w:r>
      <w:r w:rsidR="00276703" w:rsidRPr="00482087">
        <w:rPr>
          <w:rFonts w:cs="Ayuthaya"/>
          <w:highlight w:val="yellow"/>
        </w:rPr>
        <w:t xml:space="preserve"> Clean the shaved area with a sterile alcohol gauze pad and apply topical povidone-iodine solution. </w:t>
      </w:r>
    </w:p>
    <w:p w14:paraId="67291F96" w14:textId="77777777" w:rsidR="00E6483F" w:rsidRPr="00482087" w:rsidRDefault="00E6483F" w:rsidP="0024593D">
      <w:pPr>
        <w:jc w:val="both"/>
        <w:rPr>
          <w:rFonts w:cs="Ayuthaya"/>
          <w:highlight w:val="yellow"/>
        </w:rPr>
      </w:pPr>
    </w:p>
    <w:p w14:paraId="0F86D524" w14:textId="71BAEE43" w:rsidR="007F4073" w:rsidRPr="00482087" w:rsidRDefault="00E6483F" w:rsidP="0024593D">
      <w:pPr>
        <w:jc w:val="both"/>
        <w:rPr>
          <w:rFonts w:cs="Ayuthaya"/>
        </w:rPr>
      </w:pPr>
      <w:r w:rsidRPr="00482087">
        <w:rPr>
          <w:rFonts w:cs="Ayuthaya"/>
        </w:rPr>
        <w:t>N</w:t>
      </w:r>
      <w:r w:rsidR="00F83B50" w:rsidRPr="00482087">
        <w:rPr>
          <w:rFonts w:cs="Ayuthaya"/>
        </w:rPr>
        <w:t>OTE</w:t>
      </w:r>
      <w:r w:rsidRPr="00482087">
        <w:rPr>
          <w:rFonts w:cs="Ayuthaya"/>
        </w:rPr>
        <w:t>: The hair</w:t>
      </w:r>
      <w:r w:rsidR="001A517D" w:rsidRPr="00482087">
        <w:rPr>
          <w:rFonts w:cs="Ayuthaya"/>
        </w:rPr>
        <w:t xml:space="preserve"> </w:t>
      </w:r>
      <w:r w:rsidRPr="00482087">
        <w:rPr>
          <w:rFonts w:cs="Ayuthaya"/>
        </w:rPr>
        <w:t>removal procedure must be performed at some distance or preferably at a different bench than the surgery procedure bench to avoid any hair</w:t>
      </w:r>
      <w:r w:rsidR="001A517D" w:rsidRPr="00482087">
        <w:rPr>
          <w:rFonts w:cs="Ayuthaya"/>
        </w:rPr>
        <w:t xml:space="preserve"> </w:t>
      </w:r>
      <w:r w:rsidRPr="00482087">
        <w:rPr>
          <w:rFonts w:cs="Ayuthaya"/>
        </w:rPr>
        <w:t xml:space="preserve">interference </w:t>
      </w:r>
      <w:r w:rsidR="001413BB" w:rsidRPr="00482087">
        <w:rPr>
          <w:rFonts w:cs="Ayuthaya"/>
        </w:rPr>
        <w:t xml:space="preserve">and </w:t>
      </w:r>
      <w:r w:rsidR="00B93B5B" w:rsidRPr="00482087">
        <w:rPr>
          <w:rFonts w:cs="Ayuthaya"/>
        </w:rPr>
        <w:t xml:space="preserve">hair </w:t>
      </w:r>
      <w:r w:rsidR="001413BB" w:rsidRPr="00482087">
        <w:rPr>
          <w:rFonts w:cs="Ayuthaya"/>
        </w:rPr>
        <w:t xml:space="preserve">contamination </w:t>
      </w:r>
      <w:r w:rsidRPr="00482087">
        <w:rPr>
          <w:rFonts w:cs="Ayuthaya"/>
        </w:rPr>
        <w:t xml:space="preserve">during the surgery procedure. </w:t>
      </w:r>
    </w:p>
    <w:p w14:paraId="00E20C5C" w14:textId="77777777" w:rsidR="007F4073" w:rsidRPr="00482087" w:rsidRDefault="007F4073" w:rsidP="0024593D">
      <w:pPr>
        <w:jc w:val="both"/>
        <w:rPr>
          <w:rFonts w:cs="Ayuthaya"/>
          <w:highlight w:val="yellow"/>
        </w:rPr>
      </w:pPr>
    </w:p>
    <w:p w14:paraId="323575C4" w14:textId="4C75A4F2" w:rsidR="008C0B92" w:rsidRPr="00482087" w:rsidRDefault="007F4073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Bring the mouse to the surgical bench and place</w:t>
      </w:r>
      <w:r w:rsidR="00797BFF" w:rsidRPr="00482087">
        <w:rPr>
          <w:rFonts w:cs="Ayuthaya"/>
          <w:highlight w:val="yellow"/>
        </w:rPr>
        <w:t xml:space="preserve"> </w:t>
      </w:r>
      <w:r w:rsidR="00B75C4C" w:rsidRPr="00482087">
        <w:rPr>
          <w:rFonts w:cs="Ayuthaya"/>
          <w:highlight w:val="yellow"/>
        </w:rPr>
        <w:t xml:space="preserve">it </w:t>
      </w:r>
      <w:r w:rsidR="000E04B9" w:rsidRPr="00482087">
        <w:rPr>
          <w:rFonts w:cs="Ayuthaya"/>
          <w:highlight w:val="yellow"/>
        </w:rPr>
        <w:t>on top of a water circulating heating pad</w:t>
      </w:r>
      <w:r w:rsidR="00797BFF" w:rsidRPr="00482087">
        <w:rPr>
          <w:rFonts w:cs="Ayuthaya"/>
          <w:highlight w:val="yellow"/>
        </w:rPr>
        <w:t xml:space="preserve">, facing </w:t>
      </w:r>
      <w:r w:rsidR="001A517D" w:rsidRPr="00482087">
        <w:rPr>
          <w:rFonts w:cs="Ayuthaya"/>
          <w:highlight w:val="yellow"/>
        </w:rPr>
        <w:t xml:space="preserve">the </w:t>
      </w:r>
      <w:r w:rsidR="00797BFF" w:rsidRPr="00482087">
        <w:rPr>
          <w:rFonts w:cs="Ayuthaya"/>
          <w:highlight w:val="yellow"/>
        </w:rPr>
        <w:t xml:space="preserve">mouse’s abdomen towards the microscope. </w:t>
      </w:r>
      <w:r w:rsidR="001A517D" w:rsidRPr="00482087">
        <w:rPr>
          <w:rFonts w:cs="Ayuthaya"/>
          <w:highlight w:val="yellow"/>
        </w:rPr>
        <w:t xml:space="preserve">Maintain a constant pad temperature of 37 </w:t>
      </w:r>
      <w:r w:rsidR="001A517D" w:rsidRPr="00482087">
        <w:rPr>
          <w:rFonts w:cstheme="minorHAnsi"/>
          <w:highlight w:val="yellow"/>
        </w:rPr>
        <w:t>°</w:t>
      </w:r>
      <w:r w:rsidR="001A517D" w:rsidRPr="00482087">
        <w:rPr>
          <w:rFonts w:cs="Ayuthaya"/>
          <w:highlight w:val="yellow"/>
        </w:rPr>
        <w:t>C with c</w:t>
      </w:r>
      <w:r w:rsidR="00622475" w:rsidRPr="00482087">
        <w:rPr>
          <w:rFonts w:cs="Ayuthaya"/>
          <w:highlight w:val="yellow"/>
        </w:rPr>
        <w:t>irculating water</w:t>
      </w:r>
      <w:r w:rsidR="002E0FD9" w:rsidRPr="00482087">
        <w:rPr>
          <w:rFonts w:cs="Ayuthaya"/>
          <w:highlight w:val="yellow"/>
        </w:rPr>
        <w:t xml:space="preserve">. </w:t>
      </w:r>
      <w:r w:rsidR="003261C7" w:rsidRPr="00482087">
        <w:rPr>
          <w:rFonts w:cs="Ayuthaya"/>
          <w:highlight w:val="yellow"/>
        </w:rPr>
        <w:t xml:space="preserve">Cover </w:t>
      </w:r>
      <w:r w:rsidR="001A517D" w:rsidRPr="00482087">
        <w:rPr>
          <w:rFonts w:cs="Ayuthaya"/>
          <w:highlight w:val="yellow"/>
        </w:rPr>
        <w:t xml:space="preserve">the </w:t>
      </w:r>
      <w:r w:rsidR="003261C7" w:rsidRPr="00482087">
        <w:rPr>
          <w:rFonts w:cs="Ayuthaya"/>
          <w:highlight w:val="yellow"/>
        </w:rPr>
        <w:t>h</w:t>
      </w:r>
      <w:r w:rsidR="00675F72" w:rsidRPr="00482087">
        <w:rPr>
          <w:rFonts w:cs="Ayuthaya"/>
          <w:highlight w:val="yellow"/>
        </w:rPr>
        <w:t xml:space="preserve">eating </w:t>
      </w:r>
      <w:r w:rsidR="003261C7" w:rsidRPr="00482087">
        <w:rPr>
          <w:rFonts w:cs="Ayuthaya"/>
          <w:highlight w:val="yellow"/>
        </w:rPr>
        <w:t xml:space="preserve">pad </w:t>
      </w:r>
      <w:r w:rsidR="00675F72" w:rsidRPr="00482087">
        <w:rPr>
          <w:rFonts w:cs="Ayuthaya"/>
          <w:highlight w:val="yellow"/>
        </w:rPr>
        <w:t>with a sterile sheet</w:t>
      </w:r>
      <w:r w:rsidR="00E65A41" w:rsidRPr="00482087">
        <w:rPr>
          <w:rFonts w:cs="Ayuthaya"/>
          <w:highlight w:val="yellow"/>
        </w:rPr>
        <w:t xml:space="preserve"> and place </w:t>
      </w:r>
      <w:r w:rsidR="001A517D" w:rsidRPr="00482087">
        <w:rPr>
          <w:rFonts w:cs="Ayuthaya"/>
          <w:highlight w:val="yellow"/>
        </w:rPr>
        <w:t xml:space="preserve">the </w:t>
      </w:r>
      <w:r w:rsidR="00E65A41" w:rsidRPr="00482087">
        <w:rPr>
          <w:rFonts w:cs="Ayuthaya"/>
          <w:highlight w:val="yellow"/>
        </w:rPr>
        <w:t>mouse on it</w:t>
      </w:r>
      <w:r w:rsidR="00E419BE" w:rsidRPr="00482087">
        <w:rPr>
          <w:rFonts w:cs="Ayuthaya"/>
          <w:highlight w:val="yellow"/>
        </w:rPr>
        <w:t>.</w:t>
      </w:r>
    </w:p>
    <w:p w14:paraId="3D3EADBC" w14:textId="77777777" w:rsidR="00B6129C" w:rsidRPr="00482087" w:rsidRDefault="00B6129C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638E0E87" w14:textId="011E26C6" w:rsidR="008C0B92" w:rsidRPr="00482087" w:rsidRDefault="00E419BE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Open the sterilized bag containing all the surgical equipment. </w:t>
      </w:r>
      <w:r w:rsidR="000E04B9" w:rsidRPr="00482087">
        <w:rPr>
          <w:rFonts w:cs="Ayuthaya"/>
          <w:highlight w:val="yellow"/>
        </w:rPr>
        <w:t>Using a dissecting microscope</w:t>
      </w:r>
      <w:r w:rsidR="00F83B50" w:rsidRPr="00482087">
        <w:rPr>
          <w:rFonts w:cs="Ayuthaya"/>
          <w:highlight w:val="yellow"/>
        </w:rPr>
        <w:t xml:space="preserve"> and sterile sharps scissors</w:t>
      </w:r>
      <w:r w:rsidR="000E04B9" w:rsidRPr="00482087">
        <w:rPr>
          <w:rFonts w:cs="Ayuthaya"/>
          <w:highlight w:val="yellow"/>
        </w:rPr>
        <w:t>, make a small flank incision</w:t>
      </w:r>
      <w:r w:rsidR="0042304D" w:rsidRPr="00482087">
        <w:rPr>
          <w:rFonts w:cs="Ayuthaya"/>
          <w:highlight w:val="yellow"/>
        </w:rPr>
        <w:t xml:space="preserve"> </w:t>
      </w:r>
      <w:r w:rsidR="00482087" w:rsidRPr="00482087">
        <w:rPr>
          <w:rFonts w:cs="Ayuthaya"/>
          <w:highlight w:val="yellow"/>
        </w:rPr>
        <w:t>(</w:t>
      </w:r>
      <w:r w:rsidR="00675F72" w:rsidRPr="00482087">
        <w:rPr>
          <w:rFonts w:cs="Ayuthaya"/>
          <w:highlight w:val="yellow"/>
        </w:rPr>
        <w:t>close to 13</w:t>
      </w:r>
      <w:r w:rsidR="00675F72" w:rsidRPr="00482087">
        <w:rPr>
          <w:rFonts w:cs="Ayuthaya"/>
          <w:highlight w:val="yellow"/>
          <w:vertAlign w:val="superscript"/>
        </w:rPr>
        <w:t>th</w:t>
      </w:r>
      <w:r w:rsidR="00675F72" w:rsidRPr="00482087">
        <w:rPr>
          <w:rFonts w:cs="Ayuthaya"/>
          <w:highlight w:val="yellow"/>
        </w:rPr>
        <w:t xml:space="preserve"> thoracic rib</w:t>
      </w:r>
      <w:r w:rsidR="0042304D" w:rsidRPr="00482087">
        <w:rPr>
          <w:rFonts w:cs="Ayuthaya"/>
          <w:highlight w:val="yellow"/>
        </w:rPr>
        <w:t>, the</w:t>
      </w:r>
      <w:r w:rsidR="00675F72" w:rsidRPr="00482087">
        <w:rPr>
          <w:rFonts w:cs="Ayuthaya"/>
          <w:highlight w:val="yellow"/>
        </w:rPr>
        <w:t xml:space="preserve"> last rib in mouse</w:t>
      </w:r>
      <w:r w:rsidR="00482087" w:rsidRPr="00482087">
        <w:rPr>
          <w:rFonts w:cs="Ayuthaya"/>
          <w:highlight w:val="yellow"/>
        </w:rPr>
        <w:t>)</w:t>
      </w:r>
      <w:r w:rsidR="00675F72" w:rsidRPr="00482087">
        <w:rPr>
          <w:rFonts w:cs="Ayuthaya"/>
          <w:highlight w:val="yellow"/>
        </w:rPr>
        <w:t xml:space="preserve"> and about </w:t>
      </w:r>
      <w:r w:rsidR="001A517D" w:rsidRPr="00482087">
        <w:rPr>
          <w:rFonts w:cs="Ayuthaya"/>
          <w:highlight w:val="yellow"/>
        </w:rPr>
        <w:t>0.5 cm</w:t>
      </w:r>
      <w:r w:rsidR="00675F72" w:rsidRPr="00482087">
        <w:rPr>
          <w:rFonts w:cs="Ayuthaya"/>
          <w:highlight w:val="yellow"/>
        </w:rPr>
        <w:t xml:space="preserve"> away from vertebrae.</w:t>
      </w:r>
      <w:r w:rsidR="007C7DF3" w:rsidRPr="00482087">
        <w:rPr>
          <w:rFonts w:cs="Ayuthaya"/>
          <w:highlight w:val="yellow"/>
        </w:rPr>
        <w:t xml:space="preserve"> Proceed along the lumbar vertebrae and make </w:t>
      </w:r>
      <w:r w:rsidR="001A517D" w:rsidRPr="00482087">
        <w:rPr>
          <w:rFonts w:cs="Ayuthaya"/>
          <w:highlight w:val="yellow"/>
        </w:rPr>
        <w:t>a</w:t>
      </w:r>
      <w:r w:rsidR="007C7DF3" w:rsidRPr="00482087">
        <w:rPr>
          <w:rFonts w:cs="Ayuthaya"/>
          <w:highlight w:val="yellow"/>
        </w:rPr>
        <w:t xml:space="preserve"> </w:t>
      </w:r>
      <w:r w:rsidR="001A517D" w:rsidRPr="00482087">
        <w:rPr>
          <w:rFonts w:cs="Ayuthaya"/>
          <w:highlight w:val="yellow"/>
        </w:rPr>
        <w:t xml:space="preserve">1 inch </w:t>
      </w:r>
      <w:r w:rsidR="007C7DF3" w:rsidRPr="00482087">
        <w:rPr>
          <w:rFonts w:cs="Ayuthaya"/>
          <w:highlight w:val="yellow"/>
        </w:rPr>
        <w:t>incision</w:t>
      </w:r>
      <w:r w:rsidR="0042304D" w:rsidRPr="00482087">
        <w:rPr>
          <w:rFonts w:cs="Ayuthaya"/>
          <w:highlight w:val="yellow"/>
        </w:rPr>
        <w:t>.</w:t>
      </w:r>
    </w:p>
    <w:p w14:paraId="60DB1A4A" w14:textId="77777777" w:rsidR="008C0B92" w:rsidRPr="00482087" w:rsidRDefault="008C0B92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315B77D8" w14:textId="078DEAB4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highlight w:val="yellow"/>
        </w:rPr>
        <w:t xml:space="preserve">Pull back the skin and </w:t>
      </w:r>
      <w:r w:rsidR="0053637A" w:rsidRPr="00482087">
        <w:rPr>
          <w:highlight w:val="yellow"/>
        </w:rPr>
        <w:t xml:space="preserve">muscle </w:t>
      </w:r>
      <w:r w:rsidRPr="00482087">
        <w:rPr>
          <w:highlight w:val="yellow"/>
        </w:rPr>
        <w:t xml:space="preserve">to </w:t>
      </w:r>
      <w:r w:rsidR="00666D97" w:rsidRPr="00482087">
        <w:rPr>
          <w:highlight w:val="yellow"/>
        </w:rPr>
        <w:t xml:space="preserve">expose </w:t>
      </w:r>
      <w:r w:rsidRPr="00482087">
        <w:rPr>
          <w:highlight w:val="yellow"/>
        </w:rPr>
        <w:t>the kidney</w:t>
      </w:r>
      <w:r w:rsidR="00874FDE" w:rsidRPr="00482087">
        <w:rPr>
          <w:highlight w:val="yellow"/>
        </w:rPr>
        <w:t>.</w:t>
      </w:r>
    </w:p>
    <w:p w14:paraId="01CE5865" w14:textId="77777777" w:rsidR="00874FDE" w:rsidRPr="00482087" w:rsidRDefault="00874FDE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1D115B09" w14:textId="6F1798A3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Clean and remove the surrounding fat</w:t>
      </w:r>
      <w:r w:rsidR="00503E56" w:rsidRPr="00482087">
        <w:rPr>
          <w:rFonts w:cs="Ayuthaya"/>
          <w:highlight w:val="yellow"/>
        </w:rPr>
        <w:t xml:space="preserve"> using</w:t>
      </w:r>
      <w:r w:rsidRPr="00482087">
        <w:rPr>
          <w:rFonts w:cs="Ayuthaya"/>
          <w:highlight w:val="yellow"/>
        </w:rPr>
        <w:t xml:space="preserve"> </w:t>
      </w:r>
      <w:r w:rsidR="00874FDE" w:rsidRPr="00482087">
        <w:rPr>
          <w:rFonts w:cs="Ayuthaya"/>
          <w:highlight w:val="yellow"/>
        </w:rPr>
        <w:t xml:space="preserve">cotton swabs </w:t>
      </w:r>
      <w:r w:rsidRPr="00482087">
        <w:rPr>
          <w:rFonts w:cs="Ayuthaya"/>
          <w:highlight w:val="yellow"/>
        </w:rPr>
        <w:t xml:space="preserve">to isolate the renal artery. </w:t>
      </w:r>
      <w:r w:rsidR="00C2754B" w:rsidRPr="00482087">
        <w:rPr>
          <w:rFonts w:cs="Ayuthaya"/>
          <w:highlight w:val="yellow"/>
        </w:rPr>
        <w:t xml:space="preserve">Isolate </w:t>
      </w:r>
      <w:r w:rsidR="001A517D" w:rsidRPr="00482087">
        <w:rPr>
          <w:rFonts w:cs="Ayuthaya"/>
          <w:highlight w:val="yellow"/>
        </w:rPr>
        <w:t xml:space="preserve">the </w:t>
      </w:r>
      <w:r w:rsidR="00C2754B" w:rsidRPr="00482087">
        <w:rPr>
          <w:rFonts w:cs="Ayuthaya"/>
          <w:highlight w:val="yellow"/>
        </w:rPr>
        <w:t xml:space="preserve">renal nerve from </w:t>
      </w:r>
      <w:r w:rsidR="00B75C4C" w:rsidRPr="00482087">
        <w:rPr>
          <w:rFonts w:cs="Ayuthaya"/>
          <w:highlight w:val="yellow"/>
        </w:rPr>
        <w:t xml:space="preserve">the </w:t>
      </w:r>
      <w:r w:rsidR="00C2754B" w:rsidRPr="00482087">
        <w:rPr>
          <w:rFonts w:cs="Ayuthaya"/>
          <w:highlight w:val="yellow"/>
        </w:rPr>
        <w:t xml:space="preserve">renal artery using curved forceps. </w:t>
      </w:r>
    </w:p>
    <w:p w14:paraId="0E68D11E" w14:textId="77777777" w:rsidR="00874FDE" w:rsidRPr="00482087" w:rsidRDefault="00874FDE" w:rsidP="0024593D">
      <w:pPr>
        <w:jc w:val="both"/>
        <w:rPr>
          <w:rFonts w:cs="Ayuthaya"/>
          <w:highlight w:val="yellow"/>
        </w:rPr>
      </w:pPr>
    </w:p>
    <w:p w14:paraId="3DDE1946" w14:textId="7C3128D8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When </w:t>
      </w:r>
      <w:r w:rsidR="00E419BE" w:rsidRPr="00482087">
        <w:rPr>
          <w:rFonts w:cs="Ayuthaya"/>
          <w:highlight w:val="yellow"/>
        </w:rPr>
        <w:t xml:space="preserve">performing the </w:t>
      </w:r>
      <w:r w:rsidRPr="00482087">
        <w:rPr>
          <w:rFonts w:cs="Ayuthaya"/>
          <w:highlight w:val="yellow"/>
        </w:rPr>
        <w:t xml:space="preserve">sham </w:t>
      </w:r>
      <w:r w:rsidR="00E419BE" w:rsidRPr="00482087">
        <w:rPr>
          <w:rFonts w:cs="Ayuthaya"/>
          <w:highlight w:val="yellow"/>
        </w:rPr>
        <w:t>surgery</w:t>
      </w:r>
      <w:r w:rsidRPr="00482087">
        <w:rPr>
          <w:rFonts w:cs="Ayuthaya"/>
          <w:highlight w:val="yellow"/>
        </w:rPr>
        <w:t xml:space="preserve">, apply sutures to close the </w:t>
      </w:r>
      <w:r w:rsidR="00F60169" w:rsidRPr="00482087">
        <w:rPr>
          <w:rFonts w:cs="Ayuthaya"/>
          <w:highlight w:val="yellow"/>
        </w:rPr>
        <w:t>skin</w:t>
      </w:r>
      <w:r w:rsidRPr="00482087">
        <w:rPr>
          <w:rFonts w:cs="Ayuthaya"/>
          <w:highlight w:val="yellow"/>
        </w:rPr>
        <w:t xml:space="preserve">, use topical povidone-iodine and proceed to </w:t>
      </w:r>
      <w:r w:rsidRPr="00482087">
        <w:rPr>
          <w:rFonts w:cs="Ayuthaya"/>
          <w:b/>
          <w:bCs/>
          <w:highlight w:val="yellow"/>
        </w:rPr>
        <w:t>Post-operative care.</w:t>
      </w:r>
      <w:r w:rsidRPr="00482087">
        <w:rPr>
          <w:rFonts w:cs="Ayuthaya"/>
          <w:highlight w:val="yellow"/>
        </w:rPr>
        <w:t xml:space="preserve"> If not, proceed with the following section to stenose the artery.</w:t>
      </w:r>
    </w:p>
    <w:p w14:paraId="378D0BF3" w14:textId="77777777" w:rsidR="00E873FA" w:rsidRPr="00482087" w:rsidRDefault="00E873FA" w:rsidP="0024593D">
      <w:pPr>
        <w:jc w:val="both"/>
        <w:rPr>
          <w:rFonts w:cs="Ayuthaya"/>
        </w:rPr>
      </w:pPr>
    </w:p>
    <w:p w14:paraId="0C7C6454" w14:textId="4ED29913" w:rsidR="000E04B9" w:rsidRPr="00482087" w:rsidRDefault="000E04B9" w:rsidP="0024593D">
      <w:pPr>
        <w:jc w:val="both"/>
        <w:rPr>
          <w:rFonts w:cs="Ayuthaya"/>
        </w:rPr>
      </w:pPr>
      <w:r w:rsidRPr="00482087">
        <w:rPr>
          <w:rFonts w:cs="Ayuthaya"/>
        </w:rPr>
        <w:t>NOTE: Every experiment should have sham animals as controls of the surgical procedure. Sham animals consist o</w:t>
      </w:r>
      <w:r w:rsidR="00B75C4C" w:rsidRPr="00482087">
        <w:rPr>
          <w:rFonts w:cs="Ayuthaya"/>
        </w:rPr>
        <w:t>f</w:t>
      </w:r>
      <w:r w:rsidRPr="00482087">
        <w:rPr>
          <w:rFonts w:cs="Ayuthaya"/>
        </w:rPr>
        <w:t xml:space="preserve"> mice that have gone through the surgical procedure of exposing the renal artery without placing a cuff on it.</w:t>
      </w:r>
    </w:p>
    <w:p w14:paraId="613DE127" w14:textId="77777777" w:rsidR="00E873FA" w:rsidRPr="00482087" w:rsidRDefault="00E873FA" w:rsidP="0024593D">
      <w:pPr>
        <w:jc w:val="both"/>
        <w:rPr>
          <w:rFonts w:cs="Ayuthaya"/>
          <w:highlight w:val="yellow"/>
        </w:rPr>
      </w:pPr>
    </w:p>
    <w:p w14:paraId="1B21B273" w14:textId="64D5F810" w:rsidR="000E04B9" w:rsidRPr="00482087" w:rsidRDefault="001A517D" w:rsidP="0024593D">
      <w:pPr>
        <w:pStyle w:val="ListParagraph"/>
        <w:numPr>
          <w:ilvl w:val="0"/>
          <w:numId w:val="8"/>
        </w:numPr>
        <w:ind w:left="0" w:firstLine="0"/>
        <w:jc w:val="both"/>
        <w:rPr>
          <w:rFonts w:cs="Arial"/>
          <w:b/>
          <w:bCs/>
          <w:highlight w:val="yellow"/>
        </w:rPr>
      </w:pPr>
      <w:r w:rsidRPr="00482087">
        <w:rPr>
          <w:rFonts w:cs="Arial"/>
          <w:b/>
          <w:bCs/>
          <w:highlight w:val="yellow"/>
        </w:rPr>
        <w:t>Right renal artery stenosis</w:t>
      </w:r>
    </w:p>
    <w:p w14:paraId="27E7A84C" w14:textId="03714643" w:rsidR="00E60613" w:rsidRPr="00482087" w:rsidRDefault="00E60613" w:rsidP="0024593D">
      <w:pPr>
        <w:jc w:val="both"/>
        <w:rPr>
          <w:rFonts w:cs="Arial"/>
          <w:b/>
          <w:bCs/>
          <w:highlight w:val="yellow"/>
        </w:rPr>
      </w:pPr>
    </w:p>
    <w:p w14:paraId="64770B74" w14:textId="70E1B5DB" w:rsidR="000E04B9" w:rsidRPr="00482087" w:rsidRDefault="001A517D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P</w:t>
      </w:r>
      <w:r w:rsidR="00115036" w:rsidRPr="00482087">
        <w:rPr>
          <w:rFonts w:cs="Ayuthaya"/>
          <w:highlight w:val="yellow"/>
        </w:rPr>
        <w:t>lace two nylon sutures under the right renal artery</w:t>
      </w:r>
      <w:r w:rsidR="001D59FD" w:rsidRPr="00482087">
        <w:rPr>
          <w:rFonts w:cs="Ayuthaya"/>
          <w:highlight w:val="yellow"/>
        </w:rPr>
        <w:t>, make loose knots,</w:t>
      </w:r>
      <w:r w:rsidR="00115036" w:rsidRPr="00482087">
        <w:rPr>
          <w:rFonts w:cs="Ayuthaya"/>
          <w:highlight w:val="yellow"/>
        </w:rPr>
        <w:t xml:space="preserve"> and then p</w:t>
      </w:r>
      <w:r w:rsidR="000E04B9" w:rsidRPr="00482087">
        <w:rPr>
          <w:rFonts w:cs="Ayuthaya"/>
          <w:highlight w:val="yellow"/>
        </w:rPr>
        <w:t xml:space="preserve">lace the </w:t>
      </w:r>
      <w:r w:rsidR="00115036" w:rsidRPr="00482087">
        <w:rPr>
          <w:rFonts w:cs="Ayuthaya"/>
          <w:highlight w:val="yellow"/>
        </w:rPr>
        <w:t>cuff</w:t>
      </w:r>
      <w:r w:rsidR="000E04B9" w:rsidRPr="00482087">
        <w:rPr>
          <w:rFonts w:cs="Ayuthaya"/>
          <w:highlight w:val="yellow"/>
        </w:rPr>
        <w:t xml:space="preserve"> around the </w:t>
      </w:r>
      <w:r w:rsidR="005311F2" w:rsidRPr="00482087">
        <w:rPr>
          <w:rFonts w:cs="Ayuthaya"/>
          <w:highlight w:val="yellow"/>
        </w:rPr>
        <w:t xml:space="preserve">main renal </w:t>
      </w:r>
      <w:r w:rsidR="000E04B9" w:rsidRPr="00482087">
        <w:rPr>
          <w:rFonts w:cs="Ayuthaya"/>
          <w:highlight w:val="yellow"/>
        </w:rPr>
        <w:t xml:space="preserve">artery approximately equidistant between the </w:t>
      </w:r>
      <w:r w:rsidR="005311F2" w:rsidRPr="00482087">
        <w:rPr>
          <w:rFonts w:cs="Ayuthaya"/>
          <w:highlight w:val="yellow"/>
        </w:rPr>
        <w:t>kidney</w:t>
      </w:r>
      <w:r w:rsidR="000E04B9" w:rsidRPr="00482087">
        <w:rPr>
          <w:rFonts w:cs="Ayuthaya"/>
          <w:highlight w:val="yellow"/>
        </w:rPr>
        <w:t xml:space="preserve"> and aorta bifurcation</w:t>
      </w:r>
    </w:p>
    <w:p w14:paraId="080E9FF3" w14:textId="77777777" w:rsidR="00E60613" w:rsidRPr="00482087" w:rsidRDefault="00E60613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77FDCD05" w14:textId="39CD4085" w:rsidR="00E60613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Close the cuff </w:t>
      </w:r>
      <w:r w:rsidR="008E5CFC" w:rsidRPr="00482087">
        <w:rPr>
          <w:rFonts w:cs="Ayuthaya"/>
          <w:highlight w:val="yellow"/>
        </w:rPr>
        <w:t>using the</w:t>
      </w:r>
      <w:r w:rsidRPr="00482087">
        <w:rPr>
          <w:rFonts w:cs="Ayuthaya"/>
          <w:highlight w:val="yellow"/>
        </w:rPr>
        <w:t xml:space="preserve"> nylon sutures</w:t>
      </w:r>
      <w:r w:rsidR="00115036" w:rsidRPr="00482087">
        <w:rPr>
          <w:rFonts w:cs="Ayuthaya"/>
          <w:highlight w:val="yellow"/>
        </w:rPr>
        <w:t>. Make three knots for each suture</w:t>
      </w:r>
      <w:r w:rsidR="00FD45ED" w:rsidRPr="00482087">
        <w:rPr>
          <w:rFonts w:cs="Ayuthaya"/>
          <w:highlight w:val="yellow"/>
        </w:rPr>
        <w:t xml:space="preserve"> to avoid the probability of losing the</w:t>
      </w:r>
      <w:r w:rsidR="00FD7255" w:rsidRPr="00482087">
        <w:rPr>
          <w:rFonts w:cs="Ayuthaya"/>
          <w:highlight w:val="yellow"/>
        </w:rPr>
        <w:t xml:space="preserve"> sutures</w:t>
      </w:r>
      <w:r w:rsidR="00FD45ED" w:rsidRPr="00482087">
        <w:rPr>
          <w:rFonts w:cs="Ayuthaya"/>
          <w:highlight w:val="yellow"/>
        </w:rPr>
        <w:t xml:space="preserve"> after the surgery</w:t>
      </w:r>
      <w:r w:rsidR="00115036" w:rsidRPr="00482087">
        <w:rPr>
          <w:rFonts w:cs="Ayuthaya"/>
          <w:highlight w:val="yellow"/>
        </w:rPr>
        <w:t>.</w:t>
      </w:r>
    </w:p>
    <w:p w14:paraId="073E3181" w14:textId="77777777" w:rsidR="00E60613" w:rsidRPr="00482087" w:rsidRDefault="00E60613" w:rsidP="0024593D">
      <w:pPr>
        <w:jc w:val="both"/>
        <w:rPr>
          <w:rFonts w:cs="Ayuthaya"/>
          <w:highlight w:val="yellow"/>
        </w:rPr>
      </w:pPr>
    </w:p>
    <w:p w14:paraId="6DA2E88A" w14:textId="6F388589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Close the incision in the </w:t>
      </w:r>
      <w:r w:rsidR="00286975" w:rsidRPr="00482087">
        <w:rPr>
          <w:rFonts w:cs="Ayuthaya"/>
          <w:highlight w:val="yellow"/>
        </w:rPr>
        <w:t xml:space="preserve">muscle </w:t>
      </w:r>
      <w:r w:rsidRPr="00482087">
        <w:rPr>
          <w:rFonts w:cs="Ayuthaya"/>
          <w:highlight w:val="yellow"/>
        </w:rPr>
        <w:t>by applying a simple continuous suture</w:t>
      </w:r>
      <w:r w:rsidR="00E60613" w:rsidRPr="00482087">
        <w:rPr>
          <w:rFonts w:cs="Ayuthaya"/>
          <w:highlight w:val="yellow"/>
        </w:rPr>
        <w:t>.</w:t>
      </w:r>
    </w:p>
    <w:p w14:paraId="6D2E210D" w14:textId="77777777" w:rsidR="00E60613" w:rsidRPr="00482087" w:rsidRDefault="00E60613" w:rsidP="0024593D">
      <w:pPr>
        <w:jc w:val="both"/>
        <w:rPr>
          <w:rFonts w:cs="Ayuthaya"/>
          <w:highlight w:val="yellow"/>
        </w:rPr>
      </w:pPr>
    </w:p>
    <w:p w14:paraId="1DBFEE65" w14:textId="55510F1A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Make </w:t>
      </w:r>
      <w:r w:rsidR="00860198" w:rsidRPr="00482087">
        <w:rPr>
          <w:rFonts w:cs="Ayuthaya"/>
          <w:highlight w:val="yellow"/>
        </w:rPr>
        <w:t>simple interrupted suture</w:t>
      </w:r>
      <w:r w:rsidR="00B444AA" w:rsidRPr="00482087">
        <w:rPr>
          <w:rFonts w:cs="Ayuthaya"/>
          <w:highlight w:val="yellow"/>
        </w:rPr>
        <w:t>s</w:t>
      </w:r>
      <w:r w:rsidRPr="00482087">
        <w:rPr>
          <w:rFonts w:cs="Ayuthaya"/>
          <w:highlight w:val="yellow"/>
        </w:rPr>
        <w:t xml:space="preserve"> to close the </w:t>
      </w:r>
      <w:r w:rsidR="00574DBE" w:rsidRPr="00482087">
        <w:rPr>
          <w:rFonts w:cs="Ayuthaya"/>
          <w:highlight w:val="yellow"/>
        </w:rPr>
        <w:t>skin</w:t>
      </w:r>
      <w:r w:rsidR="00E60613" w:rsidRPr="00482087">
        <w:rPr>
          <w:rFonts w:cs="Ayuthaya"/>
          <w:highlight w:val="yellow"/>
        </w:rPr>
        <w:t>.</w:t>
      </w:r>
    </w:p>
    <w:p w14:paraId="6F0AE4F9" w14:textId="77777777" w:rsidR="00E60613" w:rsidRPr="00482087" w:rsidRDefault="00E60613" w:rsidP="0024593D">
      <w:pPr>
        <w:jc w:val="both"/>
        <w:rPr>
          <w:rFonts w:cs="Ayuthaya"/>
          <w:highlight w:val="yellow"/>
        </w:rPr>
      </w:pPr>
    </w:p>
    <w:p w14:paraId="7F19E0D2" w14:textId="391F821C" w:rsidR="008C0B92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lastRenderedPageBreak/>
        <w:t>Apply povidone-iodine</w:t>
      </w:r>
      <w:r w:rsidR="007F3F5C" w:rsidRPr="00482087">
        <w:rPr>
          <w:rFonts w:cs="Ayuthaya"/>
          <w:highlight w:val="yellow"/>
        </w:rPr>
        <w:t>, and antibiotic</w:t>
      </w:r>
      <w:r w:rsidRPr="00482087">
        <w:rPr>
          <w:rFonts w:cs="Ayuthaya"/>
          <w:highlight w:val="yellow"/>
        </w:rPr>
        <w:t xml:space="preserve"> to the wound</w:t>
      </w:r>
      <w:r w:rsidR="0066180F" w:rsidRPr="00482087">
        <w:rPr>
          <w:rFonts w:cs="Ayuthaya"/>
          <w:highlight w:val="yellow"/>
        </w:rPr>
        <w:t xml:space="preserve">, and administer painkiller </w:t>
      </w:r>
      <w:r w:rsidR="00482087" w:rsidRPr="00482087">
        <w:rPr>
          <w:rFonts w:cs="Ayuthaya"/>
          <w:highlight w:val="yellow"/>
        </w:rPr>
        <w:t>(</w:t>
      </w:r>
      <w:r w:rsidR="001A517D" w:rsidRPr="00482087">
        <w:rPr>
          <w:rFonts w:cs="Ayuthaya"/>
          <w:highlight w:val="yellow"/>
        </w:rPr>
        <w:t>k</w:t>
      </w:r>
      <w:r w:rsidR="0066180F" w:rsidRPr="00482087">
        <w:rPr>
          <w:rFonts w:cs="Ayuthaya"/>
          <w:highlight w:val="yellow"/>
        </w:rPr>
        <w:t>etoprofen</w:t>
      </w:r>
      <w:r w:rsidR="00482087" w:rsidRPr="00482087">
        <w:rPr>
          <w:rFonts w:cs="Ayuthaya"/>
          <w:highlight w:val="yellow"/>
        </w:rPr>
        <w:t>)</w:t>
      </w:r>
      <w:r w:rsidR="0066180F" w:rsidRPr="00482087">
        <w:rPr>
          <w:rFonts w:cs="Ayuthaya"/>
          <w:highlight w:val="yellow"/>
        </w:rPr>
        <w:t xml:space="preserve"> intraperitoneally </w:t>
      </w:r>
      <w:r w:rsidR="00482087" w:rsidRPr="00482087">
        <w:rPr>
          <w:rFonts w:cs="Ayuthaya"/>
          <w:highlight w:val="yellow"/>
        </w:rPr>
        <w:t>(</w:t>
      </w:r>
      <w:r w:rsidR="003A3C07" w:rsidRPr="00482087">
        <w:rPr>
          <w:rFonts w:cs="Ayuthaya"/>
          <w:highlight w:val="yellow"/>
        </w:rPr>
        <w:t>I.P.</w:t>
      </w:r>
      <w:r w:rsidR="001A517D" w:rsidRPr="00482087">
        <w:rPr>
          <w:rFonts w:cs="Ayuthaya"/>
          <w:highlight w:val="yellow"/>
        </w:rPr>
        <w:t xml:space="preserve"> </w:t>
      </w:r>
      <w:r w:rsidR="0066180F" w:rsidRPr="00482087">
        <w:rPr>
          <w:rFonts w:cs="Ayuthaya"/>
          <w:highlight w:val="yellow"/>
        </w:rPr>
        <w:t>dose: 5 mg/kg BW</w:t>
      </w:r>
      <w:r w:rsidR="00482087" w:rsidRPr="00482087">
        <w:rPr>
          <w:rFonts w:cs="Ayuthaya"/>
          <w:highlight w:val="yellow"/>
        </w:rPr>
        <w:t>)</w:t>
      </w:r>
      <w:r w:rsidR="00C466DA" w:rsidRPr="00482087">
        <w:rPr>
          <w:rFonts w:cs="Ayuthaya"/>
          <w:highlight w:val="yellow"/>
        </w:rPr>
        <w:t>.</w:t>
      </w:r>
    </w:p>
    <w:p w14:paraId="39E70900" w14:textId="77777777" w:rsidR="008C0B92" w:rsidRPr="00482087" w:rsidRDefault="008C0B92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32D67B1C" w14:textId="1D4AD4A3" w:rsidR="008C0B92" w:rsidRPr="00482087" w:rsidRDefault="001A517D" w:rsidP="0024593D">
      <w:pPr>
        <w:jc w:val="both"/>
        <w:rPr>
          <w:rFonts w:cs="Ayuthaya"/>
        </w:rPr>
      </w:pPr>
      <w:r w:rsidRPr="00482087">
        <w:rPr>
          <w:rFonts w:cs="Ayuthaya"/>
        </w:rPr>
        <w:t>NOTE</w:t>
      </w:r>
      <w:r w:rsidR="008C0B92" w:rsidRPr="00482087">
        <w:rPr>
          <w:rFonts w:cs="Ayuthaya"/>
        </w:rPr>
        <w:t>: Autoclave surgical tools before every use. If more than one surgery is being performed</w:t>
      </w:r>
      <w:r w:rsidR="002A685C" w:rsidRPr="00482087">
        <w:rPr>
          <w:rFonts w:cs="Ayuthaya"/>
        </w:rPr>
        <w:t xml:space="preserve"> at once</w:t>
      </w:r>
      <w:r w:rsidR="008C0B92" w:rsidRPr="00482087">
        <w:rPr>
          <w:rFonts w:cs="Ayuthaya"/>
        </w:rPr>
        <w:t xml:space="preserve">, wipe all used tools with </w:t>
      </w:r>
      <w:r w:rsidR="0066180F" w:rsidRPr="00482087">
        <w:rPr>
          <w:rFonts w:cs="Ayuthaya"/>
        </w:rPr>
        <w:t xml:space="preserve">a </w:t>
      </w:r>
      <w:r w:rsidR="008C0B92" w:rsidRPr="00482087">
        <w:rPr>
          <w:rFonts w:cs="Ayuthaya"/>
        </w:rPr>
        <w:t xml:space="preserve">sterile alcohol gauge and place them in hot germinator for 15-30 </w:t>
      </w:r>
      <w:r w:rsidRPr="00482087">
        <w:rPr>
          <w:rFonts w:cs="Ayuthaya"/>
        </w:rPr>
        <w:t>s</w:t>
      </w:r>
      <w:r w:rsidR="008C0B92" w:rsidRPr="00482087">
        <w:rPr>
          <w:rFonts w:cs="Ayuthaya"/>
        </w:rPr>
        <w:t xml:space="preserve"> after every surgery. Change sterile gloves also for each mouse. </w:t>
      </w:r>
    </w:p>
    <w:p w14:paraId="157B372B" w14:textId="77777777" w:rsidR="00E60613" w:rsidRPr="00482087" w:rsidRDefault="00E60613" w:rsidP="0024593D">
      <w:pPr>
        <w:jc w:val="both"/>
        <w:rPr>
          <w:rFonts w:cs="Ayuthaya"/>
          <w:highlight w:val="yellow"/>
        </w:rPr>
      </w:pPr>
    </w:p>
    <w:p w14:paraId="5B17A70B" w14:textId="77304B6F" w:rsidR="004D1634" w:rsidRPr="00482087" w:rsidRDefault="001A517D" w:rsidP="0024593D">
      <w:pPr>
        <w:pStyle w:val="ListParagraph"/>
        <w:numPr>
          <w:ilvl w:val="0"/>
          <w:numId w:val="8"/>
        </w:numPr>
        <w:ind w:left="0" w:firstLine="0"/>
        <w:jc w:val="both"/>
        <w:rPr>
          <w:rFonts w:cs="Arial"/>
          <w:b/>
          <w:bCs/>
          <w:highlight w:val="yellow"/>
        </w:rPr>
      </w:pPr>
      <w:r w:rsidRPr="00482087">
        <w:rPr>
          <w:rFonts w:cs="Arial"/>
          <w:b/>
          <w:bCs/>
          <w:highlight w:val="yellow"/>
        </w:rPr>
        <w:t>Post-operative care</w:t>
      </w:r>
    </w:p>
    <w:p w14:paraId="776FA1F4" w14:textId="77777777" w:rsidR="004D1634" w:rsidRPr="00482087" w:rsidRDefault="004D1634" w:rsidP="0024593D">
      <w:pPr>
        <w:pStyle w:val="ListParagraph"/>
        <w:ind w:left="0"/>
        <w:jc w:val="both"/>
        <w:rPr>
          <w:rFonts w:cs="Arial"/>
          <w:b/>
          <w:bCs/>
          <w:highlight w:val="yellow"/>
        </w:rPr>
      </w:pPr>
    </w:p>
    <w:p w14:paraId="709C27FF" w14:textId="5ED2B422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rial"/>
          <w:b/>
          <w:bCs/>
          <w:highlight w:val="yellow"/>
        </w:rPr>
      </w:pPr>
      <w:r w:rsidRPr="00482087">
        <w:rPr>
          <w:rFonts w:cs="Ayuthaya"/>
          <w:highlight w:val="yellow"/>
        </w:rPr>
        <w:t xml:space="preserve">Return mice to </w:t>
      </w:r>
      <w:r w:rsidR="00B75C4C" w:rsidRPr="00482087">
        <w:rPr>
          <w:rFonts w:cs="Ayuthaya"/>
          <w:highlight w:val="yellow"/>
        </w:rPr>
        <w:t xml:space="preserve">their </w:t>
      </w:r>
      <w:r w:rsidRPr="00482087">
        <w:rPr>
          <w:rFonts w:cs="Ayuthaya"/>
          <w:highlight w:val="yellow"/>
        </w:rPr>
        <w:t>cage and leave the cage overnight on a circulating water heating pad</w:t>
      </w:r>
      <w:r w:rsidR="00D31672" w:rsidRPr="00482087">
        <w:rPr>
          <w:rFonts w:cs="Ayuthaya"/>
          <w:highlight w:val="yellow"/>
        </w:rPr>
        <w:t>.</w:t>
      </w:r>
      <w:r w:rsidR="00A1109C" w:rsidRPr="00482087">
        <w:rPr>
          <w:rFonts w:cs="Ayuthaya"/>
          <w:highlight w:val="yellow"/>
        </w:rPr>
        <w:t xml:space="preserve"> Add gel</w:t>
      </w:r>
      <w:r w:rsidR="00424941" w:rsidRPr="00482087">
        <w:rPr>
          <w:rFonts w:cs="Ayuthaya"/>
          <w:highlight w:val="yellow"/>
        </w:rPr>
        <w:t xml:space="preserve"> diet recovery food</w:t>
      </w:r>
      <w:r w:rsidR="00A1109C" w:rsidRPr="00482087">
        <w:rPr>
          <w:rFonts w:cs="Ayuthaya"/>
          <w:highlight w:val="yellow"/>
        </w:rPr>
        <w:t xml:space="preserve"> inside the cage.</w:t>
      </w:r>
    </w:p>
    <w:p w14:paraId="1D43479F" w14:textId="77777777" w:rsidR="00D31672" w:rsidRPr="00482087" w:rsidRDefault="00D31672" w:rsidP="0024593D">
      <w:pPr>
        <w:jc w:val="both"/>
        <w:rPr>
          <w:rFonts w:cs="Ayuthaya"/>
          <w:highlight w:val="yellow"/>
        </w:rPr>
      </w:pPr>
    </w:p>
    <w:p w14:paraId="31B74DE9" w14:textId="614693A6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Administer </w:t>
      </w:r>
      <w:r w:rsidR="00D42C91" w:rsidRPr="00482087">
        <w:rPr>
          <w:rFonts w:cs="Ayuthaya"/>
          <w:highlight w:val="yellow"/>
        </w:rPr>
        <w:t xml:space="preserve">painkiller </w:t>
      </w:r>
      <w:r w:rsidR="00482087" w:rsidRPr="00482087">
        <w:rPr>
          <w:rFonts w:cs="Ayuthaya"/>
          <w:highlight w:val="yellow"/>
        </w:rPr>
        <w:t>(</w:t>
      </w:r>
      <w:r w:rsidR="0024593D" w:rsidRPr="00482087">
        <w:rPr>
          <w:rFonts w:cs="Ayuthaya"/>
          <w:highlight w:val="yellow"/>
        </w:rPr>
        <w:t>k</w:t>
      </w:r>
      <w:r w:rsidR="001F2C3B" w:rsidRPr="00482087">
        <w:rPr>
          <w:rFonts w:cs="Ayuthaya"/>
          <w:highlight w:val="yellow"/>
        </w:rPr>
        <w:t>etoprofen</w:t>
      </w:r>
      <w:r w:rsidR="00482087" w:rsidRPr="00482087">
        <w:rPr>
          <w:rFonts w:cs="Ayuthaya"/>
          <w:highlight w:val="yellow"/>
        </w:rPr>
        <w:t>)</w:t>
      </w:r>
      <w:r w:rsidR="00BC11E8" w:rsidRPr="00482087">
        <w:rPr>
          <w:rFonts w:cs="Ayuthaya"/>
          <w:highlight w:val="yellow"/>
        </w:rPr>
        <w:t xml:space="preserve"> </w:t>
      </w:r>
      <w:r w:rsidRPr="00482087">
        <w:rPr>
          <w:rFonts w:cs="Ayuthaya"/>
          <w:highlight w:val="yellow"/>
        </w:rPr>
        <w:t xml:space="preserve">intraperitoneally </w:t>
      </w:r>
      <w:r w:rsidR="00482087" w:rsidRPr="00482087">
        <w:rPr>
          <w:rFonts w:cs="Ayuthaya"/>
          <w:highlight w:val="yellow"/>
        </w:rPr>
        <w:t>(</w:t>
      </w:r>
      <w:r w:rsidRPr="00482087">
        <w:rPr>
          <w:rFonts w:cs="Ayuthaya"/>
          <w:highlight w:val="yellow"/>
        </w:rPr>
        <w:t>dose:</w:t>
      </w:r>
      <w:r w:rsidR="00B544FF" w:rsidRPr="00482087">
        <w:rPr>
          <w:rFonts w:cs="Ayuthaya"/>
          <w:highlight w:val="yellow"/>
        </w:rPr>
        <w:t xml:space="preserve"> 5 mg/kg BW</w:t>
      </w:r>
      <w:r w:rsidR="00482087" w:rsidRPr="00482087">
        <w:rPr>
          <w:rFonts w:cs="Ayuthaya"/>
          <w:highlight w:val="yellow"/>
        </w:rPr>
        <w:t>)</w:t>
      </w:r>
      <w:r w:rsidRPr="00482087">
        <w:rPr>
          <w:rFonts w:cs="Ayuthaya"/>
          <w:highlight w:val="yellow"/>
        </w:rPr>
        <w:t xml:space="preserve"> during the next day</w:t>
      </w:r>
      <w:r w:rsidR="00D31672" w:rsidRPr="00482087">
        <w:rPr>
          <w:rFonts w:cs="Ayuthaya"/>
          <w:highlight w:val="yellow"/>
        </w:rPr>
        <w:t>.</w:t>
      </w:r>
    </w:p>
    <w:p w14:paraId="39678235" w14:textId="77777777" w:rsidR="004D1634" w:rsidRPr="00482087" w:rsidRDefault="004D1634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524E129F" w14:textId="1BF3BD4D" w:rsidR="00D02830" w:rsidRPr="00482087" w:rsidRDefault="00D02830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Weigh the mice </w:t>
      </w:r>
      <w:r w:rsidR="00AA4299" w:rsidRPr="00482087">
        <w:rPr>
          <w:rFonts w:cs="Ayuthaya"/>
          <w:highlight w:val="yellow"/>
        </w:rPr>
        <w:t xml:space="preserve">for </w:t>
      </w:r>
      <w:r w:rsidR="00B75C4C" w:rsidRPr="00482087">
        <w:rPr>
          <w:rFonts w:cs="Ayuthaya"/>
          <w:highlight w:val="yellow"/>
        </w:rPr>
        <w:t xml:space="preserve">the </w:t>
      </w:r>
      <w:r w:rsidRPr="00482087">
        <w:rPr>
          <w:rFonts w:cs="Ayuthaya"/>
          <w:highlight w:val="yellow"/>
        </w:rPr>
        <w:t>next two day</w:t>
      </w:r>
      <w:r w:rsidR="005D2AF4" w:rsidRPr="00482087">
        <w:rPr>
          <w:rFonts w:cs="Ayuthaya"/>
          <w:highlight w:val="yellow"/>
        </w:rPr>
        <w:t>s;</w:t>
      </w:r>
      <w:r w:rsidRPr="00482087">
        <w:rPr>
          <w:rFonts w:cs="Ayuthaya"/>
          <w:highlight w:val="yellow"/>
        </w:rPr>
        <w:t xml:space="preserve"> if some mice</w:t>
      </w:r>
      <w:r w:rsidR="005D2AF4" w:rsidRPr="00482087">
        <w:rPr>
          <w:rFonts w:cs="Ayuthaya"/>
          <w:highlight w:val="yellow"/>
        </w:rPr>
        <w:t xml:space="preserve"> </w:t>
      </w:r>
      <w:r w:rsidRPr="00482087">
        <w:rPr>
          <w:rFonts w:cs="Ayuthaya"/>
          <w:highlight w:val="yellow"/>
        </w:rPr>
        <w:t>los</w:t>
      </w:r>
      <w:r w:rsidR="005D2AF4" w:rsidRPr="00482087">
        <w:rPr>
          <w:rFonts w:cs="Ayuthaya"/>
          <w:highlight w:val="yellow"/>
        </w:rPr>
        <w:t>e</w:t>
      </w:r>
      <w:r w:rsidRPr="00482087">
        <w:rPr>
          <w:rFonts w:cs="Ayuthaya"/>
          <w:highlight w:val="yellow"/>
        </w:rPr>
        <w:t xml:space="preserve"> more than 20% </w:t>
      </w:r>
      <w:r w:rsidR="005D2AF4" w:rsidRPr="00482087">
        <w:rPr>
          <w:rFonts w:cs="Ayuthaya"/>
          <w:highlight w:val="yellow"/>
        </w:rPr>
        <w:t xml:space="preserve">of </w:t>
      </w:r>
      <w:r w:rsidR="008E5CFC" w:rsidRPr="00482087">
        <w:rPr>
          <w:rFonts w:cs="Ayuthaya"/>
          <w:highlight w:val="yellow"/>
        </w:rPr>
        <w:t xml:space="preserve">their </w:t>
      </w:r>
      <w:r w:rsidRPr="00482087">
        <w:rPr>
          <w:rFonts w:cs="Ayuthaya"/>
          <w:highlight w:val="yellow"/>
        </w:rPr>
        <w:t>weight</w:t>
      </w:r>
      <w:r w:rsidR="00B6129C" w:rsidRPr="00482087">
        <w:rPr>
          <w:rFonts w:cs="Ayuthaya"/>
          <w:highlight w:val="yellow"/>
        </w:rPr>
        <w:t xml:space="preserve"> consult with the veterinarian and decide if the animal needs to be euthanized following the appropriate AICUC authorized procedure</w:t>
      </w:r>
      <w:r w:rsidRPr="00482087">
        <w:rPr>
          <w:rFonts w:cs="Ayuthaya"/>
          <w:highlight w:val="yellow"/>
        </w:rPr>
        <w:t>.</w:t>
      </w:r>
    </w:p>
    <w:p w14:paraId="7A358C9C" w14:textId="77777777" w:rsidR="00D31672" w:rsidRPr="00482087" w:rsidRDefault="00D31672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544F06D1" w14:textId="77777777" w:rsidR="00D31672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Monitor the mice daily to assess for redness, swelling, pain or infection</w:t>
      </w:r>
      <w:r w:rsidR="00D31672" w:rsidRPr="00482087">
        <w:rPr>
          <w:rFonts w:cs="Ayuthaya"/>
          <w:highlight w:val="yellow"/>
        </w:rPr>
        <w:t>.</w:t>
      </w:r>
    </w:p>
    <w:p w14:paraId="76C567A0" w14:textId="77777777" w:rsidR="00D31672" w:rsidRPr="00482087" w:rsidRDefault="00D31672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5F4DF2A3" w14:textId="6E6F40BF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Apply wound clips and/or administer antibiotics if needed</w:t>
      </w:r>
      <w:r w:rsidR="00D31672" w:rsidRPr="00482087">
        <w:rPr>
          <w:rFonts w:cs="Ayuthaya"/>
          <w:highlight w:val="yellow"/>
        </w:rPr>
        <w:t>.</w:t>
      </w:r>
    </w:p>
    <w:p w14:paraId="7EA0F14F" w14:textId="116506DE" w:rsidR="000E04B9" w:rsidRPr="00482087" w:rsidRDefault="000E04B9" w:rsidP="0024593D">
      <w:pPr>
        <w:jc w:val="both"/>
        <w:rPr>
          <w:highlight w:val="yellow"/>
        </w:rPr>
      </w:pPr>
    </w:p>
    <w:p w14:paraId="7F5669AB" w14:textId="527FFEFE" w:rsidR="000E04B9" w:rsidRPr="00482087" w:rsidRDefault="0024593D" w:rsidP="0024593D">
      <w:pPr>
        <w:pStyle w:val="ListParagraph"/>
        <w:numPr>
          <w:ilvl w:val="0"/>
          <w:numId w:val="8"/>
        </w:numPr>
        <w:ind w:left="0" w:firstLine="0"/>
        <w:jc w:val="both"/>
        <w:rPr>
          <w:b/>
          <w:highlight w:val="yellow"/>
        </w:rPr>
      </w:pPr>
      <w:r w:rsidRPr="00482087">
        <w:rPr>
          <w:rFonts w:cs="Arial"/>
          <w:b/>
          <w:bCs/>
          <w:highlight w:val="yellow"/>
        </w:rPr>
        <w:t>Tissue</w:t>
      </w:r>
      <w:r w:rsidRPr="00482087">
        <w:rPr>
          <w:b/>
          <w:highlight w:val="yellow"/>
        </w:rPr>
        <w:t xml:space="preserve"> harvest</w:t>
      </w:r>
    </w:p>
    <w:p w14:paraId="000D0B5D" w14:textId="77777777" w:rsidR="004F70CD" w:rsidRPr="00482087" w:rsidRDefault="004F70CD" w:rsidP="0024593D">
      <w:pPr>
        <w:jc w:val="both"/>
        <w:rPr>
          <w:b/>
          <w:highlight w:val="yellow"/>
        </w:rPr>
      </w:pPr>
    </w:p>
    <w:p w14:paraId="3120BCA2" w14:textId="5D68DC52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Record </w:t>
      </w:r>
      <w:r w:rsidR="0024593D" w:rsidRPr="00482087">
        <w:rPr>
          <w:rFonts w:cs="Ayuthaya"/>
          <w:highlight w:val="yellow"/>
        </w:rPr>
        <w:t xml:space="preserve">the </w:t>
      </w:r>
      <w:r w:rsidRPr="00482087">
        <w:rPr>
          <w:rFonts w:cs="Ayuthaya"/>
          <w:highlight w:val="yellow"/>
        </w:rPr>
        <w:t>weight</w:t>
      </w:r>
      <w:r w:rsidR="00711DC8" w:rsidRPr="00482087">
        <w:rPr>
          <w:rFonts w:cs="Ayuthaya"/>
          <w:highlight w:val="yellow"/>
        </w:rPr>
        <w:t xml:space="preserve"> </w:t>
      </w:r>
      <w:r w:rsidR="0024593D" w:rsidRPr="00482087">
        <w:rPr>
          <w:rFonts w:cs="Ayuthaya"/>
          <w:highlight w:val="yellow"/>
        </w:rPr>
        <w:t>of</w:t>
      </w:r>
      <w:r w:rsidR="00711DC8" w:rsidRPr="00482087">
        <w:rPr>
          <w:rFonts w:cs="Ayuthaya"/>
          <w:highlight w:val="yellow"/>
        </w:rPr>
        <w:t xml:space="preserve"> each mouse</w:t>
      </w:r>
      <w:r w:rsidR="0024593D" w:rsidRPr="00482087">
        <w:rPr>
          <w:rFonts w:cs="Ayuthaya"/>
          <w:highlight w:val="yellow"/>
        </w:rPr>
        <w:t>.</w:t>
      </w:r>
    </w:p>
    <w:p w14:paraId="7597CBCC" w14:textId="77777777" w:rsidR="004F70CD" w:rsidRPr="00482087" w:rsidRDefault="004F70CD" w:rsidP="0024593D">
      <w:pPr>
        <w:jc w:val="both"/>
        <w:rPr>
          <w:rFonts w:cs="Ayuthaya"/>
          <w:highlight w:val="yellow"/>
        </w:rPr>
      </w:pPr>
    </w:p>
    <w:p w14:paraId="4FF161E6" w14:textId="3CDA4B75" w:rsidR="000E04B9" w:rsidRPr="00482087" w:rsidRDefault="000E04B9" w:rsidP="00482087">
      <w:pPr>
        <w:jc w:val="both"/>
        <w:rPr>
          <w:rFonts w:cs="Ayuthaya"/>
        </w:rPr>
      </w:pPr>
      <w:r w:rsidRPr="00482087">
        <w:rPr>
          <w:rFonts w:cs="Ayuthaya"/>
        </w:rPr>
        <w:t xml:space="preserve">Place </w:t>
      </w:r>
      <w:r w:rsidR="0024593D" w:rsidRPr="00482087">
        <w:rPr>
          <w:rFonts w:cs="Ayuthaya"/>
        </w:rPr>
        <w:t xml:space="preserve">the </w:t>
      </w:r>
      <w:r w:rsidRPr="00482087">
        <w:rPr>
          <w:rFonts w:cs="Ayuthaya"/>
        </w:rPr>
        <w:t>m</w:t>
      </w:r>
      <w:r w:rsidR="00711DC8" w:rsidRPr="00482087">
        <w:rPr>
          <w:rFonts w:cs="Ayuthaya"/>
        </w:rPr>
        <w:t>ouse</w:t>
      </w:r>
      <w:r w:rsidRPr="00482087">
        <w:rPr>
          <w:rFonts w:cs="Ayuthaya"/>
        </w:rPr>
        <w:t xml:space="preserve"> on a desiccation jar saturated with isoflurane </w:t>
      </w:r>
      <w:r w:rsidR="00B6129C" w:rsidRPr="00482087">
        <w:rPr>
          <w:rFonts w:cs="Ayuthaya"/>
        </w:rPr>
        <w:t>to euthanize the animal with an anesthetic overdose</w:t>
      </w:r>
      <w:r w:rsidR="004F70CD" w:rsidRPr="00482087">
        <w:rPr>
          <w:rFonts w:cs="Ayuthaya"/>
        </w:rPr>
        <w:t>.</w:t>
      </w:r>
    </w:p>
    <w:p w14:paraId="494D76EA" w14:textId="77777777" w:rsidR="004F70CD" w:rsidRPr="00482087" w:rsidRDefault="004F70CD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7A45A698" w14:textId="329A0940" w:rsidR="000E04B9" w:rsidRPr="00482087" w:rsidRDefault="000E04B9" w:rsidP="0024593D">
      <w:pPr>
        <w:pStyle w:val="ListParagraph"/>
        <w:ind w:left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CAUTION: Isoflurane must be used properly inside a fume hood vented to outdoors to avoid </w:t>
      </w:r>
      <w:r w:rsidR="0024593D" w:rsidRPr="00482087">
        <w:rPr>
          <w:rFonts w:cs="Ayuthaya"/>
          <w:highlight w:val="yellow"/>
        </w:rPr>
        <w:t>exposure</w:t>
      </w:r>
      <w:r w:rsidR="004F70CD" w:rsidRPr="00482087">
        <w:rPr>
          <w:rFonts w:cs="Ayuthaya"/>
          <w:highlight w:val="yellow"/>
        </w:rPr>
        <w:t>.</w:t>
      </w:r>
    </w:p>
    <w:p w14:paraId="6FB6B003" w14:textId="77777777" w:rsidR="004F70CD" w:rsidRPr="00482087" w:rsidRDefault="004F70CD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5D150097" w14:textId="32ABFE2E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Gently grasp the tail to remove mice from jar and place on</w:t>
      </w:r>
      <w:r w:rsidR="00587FE9" w:rsidRPr="00482087">
        <w:rPr>
          <w:rFonts w:cs="Ayuthaya"/>
          <w:highlight w:val="yellow"/>
        </w:rPr>
        <w:t xml:space="preserve"> to a sterile platform</w:t>
      </w:r>
      <w:r w:rsidRPr="00482087">
        <w:rPr>
          <w:rFonts w:cs="Ayuthaya"/>
          <w:highlight w:val="yellow"/>
        </w:rPr>
        <w:t xml:space="preserve"> </w:t>
      </w:r>
      <w:r w:rsidR="00587FE9" w:rsidRPr="00482087">
        <w:rPr>
          <w:rFonts w:cs="Ayuthaya"/>
          <w:highlight w:val="yellow"/>
        </w:rPr>
        <w:t xml:space="preserve">in </w:t>
      </w:r>
      <w:r w:rsidRPr="00482087">
        <w:rPr>
          <w:rFonts w:cs="Ayuthaya"/>
          <w:highlight w:val="yellow"/>
        </w:rPr>
        <w:t xml:space="preserve">supine position to dissect. </w:t>
      </w:r>
    </w:p>
    <w:p w14:paraId="504E1561" w14:textId="77777777" w:rsidR="004F70CD" w:rsidRPr="00482087" w:rsidRDefault="004F70CD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09C485F0" w14:textId="4D661121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Secure and extend the limbs to limit movement</w:t>
      </w:r>
      <w:r w:rsidR="004F70CD" w:rsidRPr="00482087">
        <w:rPr>
          <w:rFonts w:cs="Ayuthaya"/>
          <w:highlight w:val="yellow"/>
        </w:rPr>
        <w:t>.</w:t>
      </w:r>
    </w:p>
    <w:p w14:paraId="10EC6892" w14:textId="77777777" w:rsidR="004F70CD" w:rsidRPr="00482087" w:rsidRDefault="004F70CD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5352FCF0" w14:textId="2BABAA8B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Thoroughly spray the mice with 70% ethanol</w:t>
      </w:r>
      <w:r w:rsidR="004F70CD" w:rsidRPr="00482087">
        <w:rPr>
          <w:rFonts w:cs="Ayuthaya"/>
          <w:highlight w:val="yellow"/>
        </w:rPr>
        <w:t>.</w:t>
      </w:r>
    </w:p>
    <w:p w14:paraId="20505682" w14:textId="77777777" w:rsidR="004F70CD" w:rsidRPr="00482087" w:rsidRDefault="004F70CD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31BE583B" w14:textId="766C311F" w:rsidR="000E04B9" w:rsidRPr="00482087" w:rsidRDefault="00A01DFF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Make</w:t>
      </w:r>
      <w:r w:rsidR="000E04B9" w:rsidRPr="00482087">
        <w:rPr>
          <w:rFonts w:cs="Ayuthaya"/>
          <w:highlight w:val="yellow"/>
        </w:rPr>
        <w:t xml:space="preserve"> a midline incision to open the abdomen and chest area using sharp scissors</w:t>
      </w:r>
      <w:r w:rsidR="004F70CD" w:rsidRPr="00482087">
        <w:rPr>
          <w:rFonts w:cs="Ayuthaya"/>
          <w:highlight w:val="yellow"/>
        </w:rPr>
        <w:t>.</w:t>
      </w:r>
    </w:p>
    <w:p w14:paraId="5BD85F16" w14:textId="77777777" w:rsidR="004F70CD" w:rsidRPr="00482087" w:rsidRDefault="004F70CD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6E4BAF7D" w14:textId="6CD4A630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Pull back the skin and peritoneal wall</w:t>
      </w:r>
      <w:r w:rsidR="004F70CD" w:rsidRPr="00482087">
        <w:rPr>
          <w:rFonts w:cs="Ayuthaya"/>
          <w:highlight w:val="yellow"/>
        </w:rPr>
        <w:t>.</w:t>
      </w:r>
    </w:p>
    <w:p w14:paraId="4D949871" w14:textId="77777777" w:rsidR="004F70CD" w:rsidRPr="00482087" w:rsidRDefault="004F70CD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6D59A01D" w14:textId="35667054" w:rsidR="004700CE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lastRenderedPageBreak/>
        <w:t xml:space="preserve">Carefully expose the </w:t>
      </w:r>
      <w:r w:rsidR="0024593D" w:rsidRPr="00482087">
        <w:rPr>
          <w:rFonts w:cs="Ayuthaya"/>
          <w:highlight w:val="yellow"/>
        </w:rPr>
        <w:t>heart and</w:t>
      </w:r>
      <w:r w:rsidRPr="00482087">
        <w:rPr>
          <w:rFonts w:cs="Ayuthaya"/>
          <w:highlight w:val="yellow"/>
        </w:rPr>
        <w:t xml:space="preserve"> puncture the right ventricle </w:t>
      </w:r>
      <w:r w:rsidR="00F83B50" w:rsidRPr="00482087">
        <w:rPr>
          <w:rFonts w:cs="Ayuthaya"/>
        </w:rPr>
        <w:t>and exsanguinate the mouse</w:t>
      </w:r>
      <w:r w:rsidR="004F70CD" w:rsidRPr="00482087">
        <w:rPr>
          <w:rFonts w:cs="Ayuthaya"/>
        </w:rPr>
        <w:t>.</w:t>
      </w:r>
    </w:p>
    <w:p w14:paraId="5FD64B44" w14:textId="77777777" w:rsidR="004F70CD" w:rsidRPr="00482087" w:rsidRDefault="004F70CD" w:rsidP="0024593D">
      <w:pPr>
        <w:pStyle w:val="ListParagraph"/>
        <w:ind w:left="0"/>
        <w:jc w:val="both"/>
        <w:rPr>
          <w:highlight w:val="yellow"/>
        </w:rPr>
      </w:pPr>
    </w:p>
    <w:p w14:paraId="59BF1452" w14:textId="4A2CE6BD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Remove both kidneys using forceps. Kidneys are located on the back of the mice</w:t>
      </w:r>
      <w:r w:rsidR="004F70CD" w:rsidRPr="00482087">
        <w:rPr>
          <w:rFonts w:cs="Ayuthaya"/>
          <w:highlight w:val="yellow"/>
        </w:rPr>
        <w:t>.</w:t>
      </w:r>
    </w:p>
    <w:p w14:paraId="1550B4BD" w14:textId="77777777" w:rsidR="004F70CD" w:rsidRPr="00482087" w:rsidRDefault="004F70CD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127B7425" w14:textId="5307339C" w:rsidR="000E04B9" w:rsidRPr="00482087" w:rsidRDefault="000E04B9" w:rsidP="0024593D">
      <w:pPr>
        <w:pStyle w:val="ListParagraph"/>
        <w:ind w:left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NOTE: Do not mix both kidneys. </w:t>
      </w:r>
      <w:r w:rsidR="00711DC8" w:rsidRPr="00482087">
        <w:rPr>
          <w:rFonts w:cs="Ayuthaya"/>
          <w:highlight w:val="yellow"/>
        </w:rPr>
        <w:t>B</w:t>
      </w:r>
      <w:r w:rsidRPr="00482087">
        <w:rPr>
          <w:rFonts w:cs="Ayuthaya"/>
          <w:highlight w:val="yellow"/>
        </w:rPr>
        <w:t>e aware of stenosed and contralateral kidney</w:t>
      </w:r>
      <w:r w:rsidR="00711DC8" w:rsidRPr="00482087">
        <w:rPr>
          <w:rFonts w:cs="Ayuthaya"/>
          <w:highlight w:val="yellow"/>
        </w:rPr>
        <w:t>s</w:t>
      </w:r>
      <w:r w:rsidR="00693DDE" w:rsidRPr="00482087">
        <w:rPr>
          <w:rFonts w:cs="Ayuthaya"/>
          <w:highlight w:val="yellow"/>
        </w:rPr>
        <w:t>.</w:t>
      </w:r>
    </w:p>
    <w:p w14:paraId="25236791" w14:textId="77777777" w:rsidR="000E04B9" w:rsidRPr="00482087" w:rsidRDefault="000E04B9" w:rsidP="0024593D">
      <w:pPr>
        <w:jc w:val="both"/>
        <w:rPr>
          <w:rFonts w:cs="Ayuthaya"/>
          <w:highlight w:val="yellow"/>
        </w:rPr>
      </w:pPr>
    </w:p>
    <w:p w14:paraId="772764A7" w14:textId="7A8B1114" w:rsidR="004F70CD" w:rsidRPr="00482087" w:rsidRDefault="004F70CD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Remove </w:t>
      </w:r>
      <w:r w:rsidR="00B75C4C" w:rsidRPr="00482087">
        <w:rPr>
          <w:rFonts w:cs="Ayuthaya"/>
          <w:highlight w:val="yellow"/>
        </w:rPr>
        <w:t xml:space="preserve">the </w:t>
      </w:r>
      <w:r w:rsidRPr="00482087">
        <w:rPr>
          <w:rFonts w:cs="Ayuthaya"/>
          <w:highlight w:val="yellow"/>
        </w:rPr>
        <w:t>kidney capsule, c</w:t>
      </w:r>
      <w:r w:rsidR="000E04B9" w:rsidRPr="00482087">
        <w:rPr>
          <w:rFonts w:cs="Ayuthaya"/>
          <w:highlight w:val="yellow"/>
        </w:rPr>
        <w:t>lean the</w:t>
      </w:r>
      <w:r w:rsidRPr="00482087">
        <w:rPr>
          <w:rFonts w:cs="Ayuthaya"/>
          <w:highlight w:val="yellow"/>
        </w:rPr>
        <w:t>m</w:t>
      </w:r>
      <w:r w:rsidR="000E04B9" w:rsidRPr="00482087">
        <w:rPr>
          <w:rFonts w:cs="Ayuthaya"/>
          <w:highlight w:val="yellow"/>
        </w:rPr>
        <w:t xml:space="preserve"> from any fat and record the weight of each kidney</w:t>
      </w:r>
      <w:r w:rsidRPr="00482087">
        <w:rPr>
          <w:rFonts w:cs="Ayuthaya"/>
          <w:highlight w:val="yellow"/>
        </w:rPr>
        <w:t xml:space="preserve"> separately.</w:t>
      </w:r>
    </w:p>
    <w:p w14:paraId="660A5051" w14:textId="2CCAB250" w:rsidR="004F70CD" w:rsidRPr="00482087" w:rsidRDefault="004F70CD" w:rsidP="0024593D">
      <w:pPr>
        <w:pStyle w:val="ListParagraph"/>
        <w:ind w:left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 </w:t>
      </w:r>
    </w:p>
    <w:p w14:paraId="7972F421" w14:textId="21019FC7" w:rsidR="004F70CD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 xml:space="preserve">Cut a longitudinal section of both kidneys and </w:t>
      </w:r>
      <w:r w:rsidR="00626295" w:rsidRPr="00482087">
        <w:rPr>
          <w:rFonts w:cs="Ayuthaya"/>
          <w:highlight w:val="yellow"/>
        </w:rPr>
        <w:t>fixed</w:t>
      </w:r>
      <w:r w:rsidRPr="00482087">
        <w:rPr>
          <w:rFonts w:cs="Ayuthaya"/>
          <w:highlight w:val="yellow"/>
        </w:rPr>
        <w:t xml:space="preserve"> </w:t>
      </w:r>
      <w:r w:rsidR="00626295" w:rsidRPr="00482087">
        <w:rPr>
          <w:rFonts w:cs="Ayuthaya"/>
          <w:highlight w:val="yellow"/>
        </w:rPr>
        <w:t xml:space="preserve">in 4% PFA </w:t>
      </w:r>
      <w:r w:rsidRPr="00482087">
        <w:rPr>
          <w:rFonts w:cs="Ayuthaya"/>
          <w:highlight w:val="yellow"/>
        </w:rPr>
        <w:t xml:space="preserve">overnight </w:t>
      </w:r>
      <w:r w:rsidR="00626295" w:rsidRPr="00482087">
        <w:rPr>
          <w:rFonts w:cs="Ayuthaya"/>
          <w:highlight w:val="yellow"/>
        </w:rPr>
        <w:t xml:space="preserve">at 4 </w:t>
      </w:r>
      <w:r w:rsidR="00626295" w:rsidRPr="00482087">
        <w:rPr>
          <w:rFonts w:ascii="Calibri" w:hAnsi="Calibri" w:cs="Calibri"/>
          <w:highlight w:val="yellow"/>
        </w:rPr>
        <w:t>°</w:t>
      </w:r>
      <w:r w:rsidR="00626295" w:rsidRPr="00482087">
        <w:rPr>
          <w:rFonts w:cs="Ayuthaya"/>
          <w:highlight w:val="yellow"/>
        </w:rPr>
        <w:t xml:space="preserve">C </w:t>
      </w:r>
      <w:r w:rsidRPr="00482087">
        <w:rPr>
          <w:rFonts w:cs="Ayuthaya"/>
          <w:highlight w:val="yellow"/>
        </w:rPr>
        <w:t>to be later processed for paraffin embedding,</w:t>
      </w:r>
      <w:r w:rsidR="0029125B" w:rsidRPr="00482087">
        <w:rPr>
          <w:rFonts w:cs="Ayuthaya"/>
          <w:highlight w:val="yellow"/>
        </w:rPr>
        <w:t xml:space="preserve"> to perform</w:t>
      </w:r>
      <w:r w:rsidRPr="00482087">
        <w:rPr>
          <w:rFonts w:cs="Ayuthaya"/>
          <w:highlight w:val="yellow"/>
        </w:rPr>
        <w:t xml:space="preserve"> </w:t>
      </w:r>
      <w:r w:rsidRPr="00482087">
        <w:rPr>
          <w:rFonts w:cs="Ayuthaya"/>
          <w:iCs/>
          <w:highlight w:val="yellow"/>
        </w:rPr>
        <w:t>in situ</w:t>
      </w:r>
      <w:r w:rsidRPr="00482087">
        <w:rPr>
          <w:rFonts w:cs="Ayuthaya"/>
          <w:highlight w:val="yellow"/>
        </w:rPr>
        <w:t xml:space="preserve"> hybridization</w:t>
      </w:r>
      <w:r w:rsidR="001A3FD5" w:rsidRPr="00482087">
        <w:rPr>
          <w:rFonts w:cs="Ayuthaya"/>
          <w:highlight w:val="yellow"/>
        </w:rPr>
        <w:t xml:space="preserve"> </w:t>
      </w:r>
      <w:r w:rsidR="00482087" w:rsidRPr="00482087">
        <w:rPr>
          <w:rFonts w:cs="Ayuthaya"/>
          <w:highlight w:val="yellow"/>
        </w:rPr>
        <w:t>(</w:t>
      </w:r>
      <w:r w:rsidR="005F1CA1" w:rsidRPr="00482087">
        <w:rPr>
          <w:rFonts w:cs="Ayuthaya"/>
          <w:highlight w:val="yellow"/>
        </w:rPr>
        <w:t>ISH</w:t>
      </w:r>
      <w:r w:rsidR="00482087" w:rsidRPr="00482087">
        <w:rPr>
          <w:rFonts w:cs="Ayuthaya"/>
          <w:highlight w:val="yellow"/>
        </w:rPr>
        <w:t>)</w:t>
      </w:r>
      <w:r w:rsidRPr="00482087">
        <w:rPr>
          <w:rFonts w:cs="Ayuthaya"/>
          <w:highlight w:val="yellow"/>
        </w:rPr>
        <w:t xml:space="preserve"> and </w:t>
      </w:r>
      <w:r w:rsidR="003F10DD" w:rsidRPr="00482087">
        <w:rPr>
          <w:rFonts w:cs="Ayuthaya"/>
          <w:highlight w:val="yellow"/>
        </w:rPr>
        <w:t>immunohistochemistry</w:t>
      </w:r>
      <w:r w:rsidR="00AF64BF" w:rsidRPr="00482087">
        <w:rPr>
          <w:rFonts w:cs="Ayuthaya"/>
          <w:highlight w:val="yellow"/>
        </w:rPr>
        <w:t xml:space="preserve"> </w:t>
      </w:r>
      <w:r w:rsidR="00482087" w:rsidRPr="00482087">
        <w:rPr>
          <w:rFonts w:cs="Ayuthaya"/>
          <w:highlight w:val="yellow"/>
        </w:rPr>
        <w:t>(</w:t>
      </w:r>
      <w:r w:rsidR="00AF64BF" w:rsidRPr="00482087">
        <w:rPr>
          <w:rFonts w:cs="Ayuthaya"/>
          <w:highlight w:val="yellow"/>
        </w:rPr>
        <w:t>I</w:t>
      </w:r>
      <w:r w:rsidR="003F10DD" w:rsidRPr="00482087">
        <w:rPr>
          <w:rFonts w:cs="Ayuthaya"/>
          <w:highlight w:val="yellow"/>
        </w:rPr>
        <w:t>HC</w:t>
      </w:r>
      <w:r w:rsidR="00482087" w:rsidRPr="00482087">
        <w:rPr>
          <w:rFonts w:cs="Ayuthaya"/>
          <w:highlight w:val="yellow"/>
        </w:rPr>
        <w:t>)</w:t>
      </w:r>
      <w:r w:rsidRPr="00482087">
        <w:rPr>
          <w:rFonts w:cs="Ayuthaya"/>
          <w:highlight w:val="yellow"/>
        </w:rPr>
        <w:t xml:space="preserve">. </w:t>
      </w:r>
      <w:r w:rsidR="001A3FD5" w:rsidRPr="00482087">
        <w:rPr>
          <w:rFonts w:cs="Ayuthaya"/>
          <w:highlight w:val="yellow"/>
        </w:rPr>
        <w:t xml:space="preserve">Follow </w:t>
      </w:r>
      <w:r w:rsidRPr="00482087">
        <w:rPr>
          <w:rFonts w:cs="Ayuthaya"/>
          <w:highlight w:val="yellow"/>
        </w:rPr>
        <w:t xml:space="preserve">ISH and </w:t>
      </w:r>
      <w:r w:rsidR="003F10DD" w:rsidRPr="00482087">
        <w:rPr>
          <w:rFonts w:cs="Ayuthaya"/>
          <w:highlight w:val="yellow"/>
        </w:rPr>
        <w:t>IHC</w:t>
      </w:r>
      <w:r w:rsidRPr="00482087">
        <w:rPr>
          <w:rFonts w:cs="Ayuthaya"/>
          <w:highlight w:val="yellow"/>
        </w:rPr>
        <w:t xml:space="preserve"> protocols as reported</w:t>
      </w:r>
      <w:r w:rsidR="001A3FD5" w:rsidRPr="00482087">
        <w:rPr>
          <w:rFonts w:cs="Ayuthaya"/>
          <w:highlight w:val="yellow"/>
          <w:vertAlign w:val="superscript"/>
        </w:rPr>
        <w:t>23,24</w:t>
      </w:r>
      <w:r w:rsidR="004F70CD" w:rsidRPr="00482087">
        <w:rPr>
          <w:rFonts w:cs="Ayuthaya"/>
          <w:highlight w:val="yellow"/>
        </w:rPr>
        <w:t>.</w:t>
      </w:r>
    </w:p>
    <w:p w14:paraId="57AA5C8A" w14:textId="77777777" w:rsidR="004F70CD" w:rsidRPr="00482087" w:rsidRDefault="004F70CD" w:rsidP="0024593D">
      <w:pPr>
        <w:pStyle w:val="ListParagraph"/>
        <w:ind w:left="0"/>
        <w:jc w:val="both"/>
        <w:rPr>
          <w:rFonts w:cs="Ayuthaya"/>
          <w:highlight w:val="yellow"/>
        </w:rPr>
      </w:pPr>
    </w:p>
    <w:p w14:paraId="0D522EC4" w14:textId="4A372474" w:rsidR="000E04B9" w:rsidRPr="00482087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  <w:highlight w:val="yellow"/>
        </w:rPr>
      </w:pPr>
      <w:r w:rsidRPr="00482087">
        <w:rPr>
          <w:rFonts w:cs="Ayuthaya"/>
          <w:highlight w:val="yellow"/>
        </w:rPr>
        <w:t>Isolate the cortex of the remaining kidney and flash freeze in liquid nitrogen</w:t>
      </w:r>
      <w:r w:rsidR="00711DC8" w:rsidRPr="00482087">
        <w:rPr>
          <w:rFonts w:cs="Ayuthaya"/>
          <w:highlight w:val="yellow"/>
        </w:rPr>
        <w:t xml:space="preserve"> to perform </w:t>
      </w:r>
      <w:r w:rsidR="001A3FD5" w:rsidRPr="00482087">
        <w:rPr>
          <w:rFonts w:cs="Ayuthaya"/>
          <w:highlight w:val="yellow"/>
        </w:rPr>
        <w:t>w</w:t>
      </w:r>
      <w:r w:rsidR="00711DC8" w:rsidRPr="00482087">
        <w:rPr>
          <w:rFonts w:cs="Ayuthaya"/>
          <w:highlight w:val="yellow"/>
        </w:rPr>
        <w:t>estern blot</w:t>
      </w:r>
      <w:r w:rsidRPr="00482087">
        <w:rPr>
          <w:rFonts w:cs="Ayuthaya"/>
          <w:highlight w:val="yellow"/>
        </w:rPr>
        <w:t>. Store samples at -80</w:t>
      </w:r>
      <w:r w:rsidR="001A3FD5" w:rsidRPr="00482087">
        <w:rPr>
          <w:rFonts w:cs="Ayuthaya"/>
          <w:highlight w:val="yellow"/>
        </w:rPr>
        <w:t xml:space="preserve"> </w:t>
      </w:r>
      <w:r w:rsidR="001A3FD5" w:rsidRPr="00482087">
        <w:rPr>
          <w:rFonts w:ascii="Calibri" w:hAnsi="Calibri" w:cs="Calibri"/>
          <w:highlight w:val="yellow"/>
        </w:rPr>
        <w:t>°</w:t>
      </w:r>
      <w:r w:rsidRPr="00482087">
        <w:rPr>
          <w:rFonts w:cs="Ayuthaya"/>
          <w:highlight w:val="yellow"/>
        </w:rPr>
        <w:t>C until analysis</w:t>
      </w:r>
      <w:r w:rsidR="004F70CD" w:rsidRPr="00482087">
        <w:rPr>
          <w:rFonts w:cs="Ayuthaya"/>
          <w:highlight w:val="yellow"/>
        </w:rPr>
        <w:t>.</w:t>
      </w:r>
    </w:p>
    <w:p w14:paraId="5D0ACD30" w14:textId="77777777" w:rsidR="004F70CD" w:rsidRPr="00D8287F" w:rsidRDefault="004F70CD" w:rsidP="0024593D">
      <w:pPr>
        <w:pStyle w:val="ListParagraph"/>
        <w:ind w:left="0"/>
        <w:jc w:val="both"/>
        <w:rPr>
          <w:rFonts w:cs="Ayuthaya"/>
        </w:rPr>
      </w:pPr>
    </w:p>
    <w:p w14:paraId="17A9B0EB" w14:textId="61EA311B" w:rsidR="000E04B9" w:rsidRPr="00D8287F" w:rsidRDefault="000E04B9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="Ayuthaya"/>
        </w:rPr>
      </w:pPr>
      <w:r w:rsidRPr="00D8287F">
        <w:rPr>
          <w:rFonts w:cs="Ayuthaya"/>
        </w:rPr>
        <w:t xml:space="preserve">Quantify </w:t>
      </w:r>
      <w:r w:rsidR="002949D9" w:rsidRPr="00D8287F">
        <w:rPr>
          <w:rFonts w:cs="Ayuthaya"/>
        </w:rPr>
        <w:t>r</w:t>
      </w:r>
      <w:r w:rsidRPr="00D8287F">
        <w:rPr>
          <w:rFonts w:cs="Ayuthaya"/>
        </w:rPr>
        <w:t>enin</w:t>
      </w:r>
      <w:r w:rsidR="0029125B" w:rsidRPr="00D8287F">
        <w:rPr>
          <w:rFonts w:cs="Ayuthaya"/>
        </w:rPr>
        <w:t>, and N-GAL</w:t>
      </w:r>
      <w:r w:rsidRPr="00D8287F">
        <w:rPr>
          <w:rFonts w:cs="Ayuthaya"/>
        </w:rPr>
        <w:t xml:space="preserve"> expression</w:t>
      </w:r>
      <w:r w:rsidR="0029125B" w:rsidRPr="00D8287F">
        <w:rPr>
          <w:rFonts w:cs="Ayuthaya"/>
        </w:rPr>
        <w:t>s</w:t>
      </w:r>
      <w:r w:rsidRPr="00D8287F">
        <w:rPr>
          <w:rFonts w:cs="Ayuthaya"/>
        </w:rPr>
        <w:t xml:space="preserve"> </w:t>
      </w:r>
      <w:r w:rsidR="0029125B" w:rsidRPr="00D8287F">
        <w:rPr>
          <w:rFonts w:cs="Ayuthaya"/>
        </w:rPr>
        <w:t>with</w:t>
      </w:r>
      <w:r w:rsidRPr="00D8287F">
        <w:rPr>
          <w:rFonts w:cs="Ayuthaya"/>
        </w:rPr>
        <w:t xml:space="preserve"> </w:t>
      </w:r>
      <w:r w:rsidR="002D0927" w:rsidRPr="00D8287F">
        <w:rPr>
          <w:rFonts w:cs="Ayuthaya"/>
        </w:rPr>
        <w:t>W</w:t>
      </w:r>
      <w:r w:rsidRPr="00D8287F">
        <w:rPr>
          <w:rFonts w:cs="Ayuthaya"/>
        </w:rPr>
        <w:t>estern blot as described in literature</w:t>
      </w:r>
      <w:r w:rsidR="002348B9" w:rsidRPr="00D8287F">
        <w:rPr>
          <w:rFonts w:cs="Ayuthaya"/>
        </w:rPr>
        <w:fldChar w:fldCharType="begin">
          <w:fldData xml:space="preserve">PEVuZE5vdGU+PENpdGU+PEF1dGhvcj5TYWxlZW08L0F1dGhvcj48WWVhcj4yMDE5PC9ZZWFyPjxS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</w:fldData>
        </w:fldChar>
      </w:r>
      <w:r w:rsidR="00240088" w:rsidRPr="00D8287F">
        <w:rPr>
          <w:rFonts w:cs="Ayuthaya"/>
        </w:rPr>
        <w:instrText xml:space="preserve"> ADDIN EN.CITE </w:instrText>
      </w:r>
      <w:r w:rsidR="00240088" w:rsidRPr="00D8287F">
        <w:rPr>
          <w:rFonts w:cs="Ayuthaya"/>
        </w:rPr>
        <w:fldChar w:fldCharType="begin">
          <w:fldData xml:space="preserve">PEVuZE5vdGU+PENpdGU+PEF1dGhvcj5TYWxlZW08L0F1dGhvcj48WWVhcj4yMDE5PC9ZZWFyPjxS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</w:fldData>
        </w:fldChar>
      </w:r>
      <w:r w:rsidR="00240088" w:rsidRPr="00D8287F">
        <w:rPr>
          <w:rFonts w:cs="Ayuthaya"/>
        </w:rPr>
        <w:instrText xml:space="preserve"> ADDIN EN.CITE.DATA </w:instrText>
      </w:r>
      <w:r w:rsidR="00240088" w:rsidRPr="00D8287F">
        <w:rPr>
          <w:rFonts w:cs="Ayuthaya"/>
        </w:rPr>
      </w:r>
      <w:r w:rsidR="00240088" w:rsidRPr="00D8287F">
        <w:rPr>
          <w:rFonts w:cs="Ayuthaya"/>
        </w:rPr>
        <w:fldChar w:fldCharType="end"/>
      </w:r>
      <w:r w:rsidR="002348B9" w:rsidRPr="00D8287F">
        <w:rPr>
          <w:rFonts w:cs="Ayuthaya"/>
        </w:rPr>
      </w:r>
      <w:r w:rsidR="002348B9" w:rsidRPr="00D8287F">
        <w:rPr>
          <w:rFonts w:cs="Ayuthaya"/>
        </w:rPr>
        <w:fldChar w:fldCharType="separate"/>
      </w:r>
      <w:r w:rsidR="00240088" w:rsidRPr="00D8287F">
        <w:rPr>
          <w:rFonts w:cs="Ayuthaya"/>
          <w:noProof/>
          <w:vertAlign w:val="superscript"/>
        </w:rPr>
        <w:t>23,24</w:t>
      </w:r>
      <w:r w:rsidR="002348B9" w:rsidRPr="00D8287F">
        <w:rPr>
          <w:rFonts w:cs="Ayuthaya"/>
        </w:rPr>
        <w:fldChar w:fldCharType="end"/>
      </w:r>
      <w:r w:rsidR="002348B9" w:rsidRPr="00D8287F">
        <w:rPr>
          <w:rFonts w:cs="Ayuthaya"/>
        </w:rPr>
        <w:t>.</w:t>
      </w:r>
    </w:p>
    <w:p w14:paraId="5C8E3667" w14:textId="56CA01B5" w:rsidR="00F5644B" w:rsidRPr="00D8287F" w:rsidRDefault="00F5644B" w:rsidP="0024593D">
      <w:pPr>
        <w:jc w:val="both"/>
        <w:rPr>
          <w:rFonts w:eastAsia="Arial" w:cstheme="minorHAnsi"/>
        </w:rPr>
      </w:pPr>
    </w:p>
    <w:p w14:paraId="49A503FC" w14:textId="77777777" w:rsidR="0024593D" w:rsidRPr="0024593D" w:rsidRDefault="00DD2389" w:rsidP="0024593D">
      <w:pPr>
        <w:pStyle w:val="ListParagraph"/>
        <w:numPr>
          <w:ilvl w:val="0"/>
          <w:numId w:val="8"/>
        </w:numPr>
        <w:ind w:left="0" w:firstLine="0"/>
        <w:jc w:val="both"/>
        <w:rPr>
          <w:rFonts w:cstheme="minorHAnsi"/>
          <w:iCs/>
        </w:rPr>
      </w:pPr>
      <w:r w:rsidRPr="0024593D">
        <w:rPr>
          <w:rFonts w:cs="Arial"/>
          <w:b/>
          <w:bCs/>
        </w:rPr>
        <w:t>Statistics</w:t>
      </w:r>
    </w:p>
    <w:p w14:paraId="27FE57D8" w14:textId="77777777" w:rsidR="0024593D" w:rsidRDefault="0024593D" w:rsidP="0024593D">
      <w:pPr>
        <w:pStyle w:val="ListParagraph"/>
        <w:ind w:left="0"/>
        <w:jc w:val="both"/>
        <w:rPr>
          <w:rFonts w:eastAsia="Times New Roman" w:cstheme="minorHAnsi"/>
          <w:b/>
          <w:bCs/>
          <w:iCs/>
        </w:rPr>
      </w:pPr>
    </w:p>
    <w:p w14:paraId="3B628BA3" w14:textId="07CCB630" w:rsidR="00DD2389" w:rsidRPr="00D8287F" w:rsidRDefault="001A3FD5" w:rsidP="0024593D">
      <w:pPr>
        <w:pStyle w:val="ListParagraph"/>
        <w:numPr>
          <w:ilvl w:val="1"/>
          <w:numId w:val="8"/>
        </w:numPr>
        <w:ind w:left="0" w:firstLine="0"/>
        <w:jc w:val="both"/>
        <w:rPr>
          <w:rFonts w:cstheme="minorHAnsi"/>
          <w:iCs/>
        </w:rPr>
      </w:pPr>
      <w:r>
        <w:rPr>
          <w:rFonts w:eastAsia="Times New Roman" w:cstheme="minorHAnsi"/>
        </w:rPr>
        <w:t>Use o</w:t>
      </w:r>
      <w:r w:rsidR="00DD2389" w:rsidRPr="00D8287F">
        <w:rPr>
          <w:rFonts w:eastAsia="Times New Roman" w:cstheme="minorHAnsi"/>
        </w:rPr>
        <w:t>ne-way or two-way ANOVA for experiments with three or more conditions</w:t>
      </w:r>
      <w:r w:rsidR="00DD2389" w:rsidRPr="00D8287F">
        <w:rPr>
          <w:rFonts w:cstheme="minorHAnsi"/>
        </w:rPr>
        <w:t xml:space="preserve"> followed by Bonferroni post-hoc tests for comparisons between individual groups. </w:t>
      </w:r>
      <w:r w:rsidR="00482087">
        <w:rPr>
          <w:rFonts w:cstheme="minorHAnsi"/>
        </w:rPr>
        <w:t>Consider a</w:t>
      </w:r>
      <w:r w:rsidR="00DD2389" w:rsidRPr="00D8287F">
        <w:rPr>
          <w:rFonts w:cstheme="minorHAnsi"/>
        </w:rPr>
        <w:t xml:space="preserve"> p-value equal or less than 0.05 significant.</w:t>
      </w:r>
      <w:r w:rsidR="00DD2389" w:rsidRPr="00D8287F">
        <w:rPr>
          <w:rFonts w:eastAsia="Times New Roman" w:cstheme="minorHAnsi"/>
        </w:rPr>
        <w:t xml:space="preserve"> </w:t>
      </w:r>
      <w:r w:rsidR="00482087">
        <w:rPr>
          <w:rFonts w:eastAsia="Times New Roman" w:cstheme="minorHAnsi"/>
        </w:rPr>
        <w:t xml:space="preserve">Use software </w:t>
      </w:r>
      <w:r w:rsidR="00482087" w:rsidRPr="00482087">
        <w:rPr>
          <w:rFonts w:eastAsia="Times New Roman" w:cstheme="minorHAnsi"/>
        </w:rPr>
        <w:t>(</w:t>
      </w:r>
      <w:r w:rsidR="00482087">
        <w:rPr>
          <w:rFonts w:eastAsia="Times New Roman" w:cstheme="minorHAnsi"/>
        </w:rPr>
        <w:t>e.g., G</w:t>
      </w:r>
      <w:r w:rsidR="00DD2389" w:rsidRPr="00D8287F">
        <w:rPr>
          <w:rFonts w:eastAsia="Times New Roman" w:cstheme="minorHAnsi"/>
        </w:rPr>
        <w:t>raphPad Prism 8.2</w:t>
      </w:r>
      <w:r w:rsidR="00482087" w:rsidRPr="00482087">
        <w:rPr>
          <w:rFonts w:eastAsia="Times New Roman" w:cstheme="minorHAnsi"/>
        </w:rPr>
        <w:t>)</w:t>
      </w:r>
      <w:r w:rsidR="00482087">
        <w:rPr>
          <w:rFonts w:eastAsia="Times New Roman" w:cstheme="minorHAnsi"/>
        </w:rPr>
        <w:t xml:space="preserve"> </w:t>
      </w:r>
      <w:r w:rsidR="006B38B7" w:rsidRPr="00D8287F">
        <w:rPr>
          <w:rFonts w:eastAsia="Times New Roman" w:cstheme="minorHAnsi"/>
        </w:rPr>
        <w:t>to perform all statistical analysis</w:t>
      </w:r>
      <w:r w:rsidR="00DD2389" w:rsidRPr="00D8287F">
        <w:rPr>
          <w:rFonts w:eastAsia="Times New Roman" w:cstheme="minorHAnsi"/>
        </w:rPr>
        <w:t>.</w:t>
      </w:r>
    </w:p>
    <w:p w14:paraId="5949778D" w14:textId="0475B6E9" w:rsidR="00F33CE9" w:rsidRPr="00D8287F" w:rsidRDefault="00F33CE9" w:rsidP="0024593D">
      <w:pPr>
        <w:jc w:val="both"/>
        <w:rPr>
          <w:rFonts w:cstheme="minorHAnsi"/>
        </w:rPr>
      </w:pPr>
    </w:p>
    <w:p w14:paraId="32F6CBA2" w14:textId="0EA66774" w:rsidR="0080298F" w:rsidRPr="00D8287F" w:rsidRDefault="0080298F" w:rsidP="0024593D">
      <w:pPr>
        <w:jc w:val="both"/>
        <w:rPr>
          <w:rFonts w:cstheme="minorHAnsi"/>
          <w:b/>
          <w:bCs/>
        </w:rPr>
      </w:pPr>
      <w:r w:rsidRPr="00D8287F">
        <w:rPr>
          <w:rFonts w:cstheme="minorHAnsi"/>
          <w:b/>
          <w:bCs/>
        </w:rPr>
        <w:t>REPRESENTATIVE RESULTS</w:t>
      </w:r>
    </w:p>
    <w:p w14:paraId="0A841615" w14:textId="740C7DA3" w:rsidR="00370E70" w:rsidRPr="00D8287F" w:rsidRDefault="00F81DDF" w:rsidP="0024593D">
      <w:pPr>
        <w:jc w:val="both"/>
        <w:rPr>
          <w:rFonts w:cstheme="minorHAnsi"/>
          <w:bCs/>
        </w:rPr>
      </w:pPr>
      <w:r w:rsidRPr="00D8287F">
        <w:rPr>
          <w:rFonts w:cstheme="minorHAnsi"/>
          <w:bCs/>
        </w:rPr>
        <w:t xml:space="preserve">Renal artery constriction </w:t>
      </w:r>
      <w:r w:rsidR="00370E18" w:rsidRPr="00D8287F">
        <w:rPr>
          <w:rFonts w:cstheme="minorHAnsi"/>
          <w:bCs/>
        </w:rPr>
        <w:t>increases</w:t>
      </w:r>
      <w:r w:rsidRPr="00D8287F">
        <w:rPr>
          <w:rFonts w:cstheme="minorHAnsi"/>
          <w:bCs/>
        </w:rPr>
        <w:t xml:space="preserve"> renin expression in the stenosed kidney while </w:t>
      </w:r>
      <w:r w:rsidR="007D074C" w:rsidRPr="00D8287F">
        <w:rPr>
          <w:rFonts w:cstheme="minorHAnsi"/>
          <w:bCs/>
        </w:rPr>
        <w:t>r</w:t>
      </w:r>
      <w:r w:rsidR="00823363" w:rsidRPr="00D8287F">
        <w:rPr>
          <w:rFonts w:cstheme="minorHAnsi"/>
          <w:bCs/>
        </w:rPr>
        <w:t>epress</w:t>
      </w:r>
      <w:r w:rsidR="00482087">
        <w:rPr>
          <w:rFonts w:cstheme="minorHAnsi"/>
          <w:bCs/>
        </w:rPr>
        <w:t>ing</w:t>
      </w:r>
      <w:r w:rsidR="00674465" w:rsidRPr="00D8287F">
        <w:rPr>
          <w:rFonts w:cstheme="minorHAnsi"/>
          <w:bCs/>
        </w:rPr>
        <w:t xml:space="preserve"> expression</w:t>
      </w:r>
      <w:r w:rsidRPr="00D8287F">
        <w:rPr>
          <w:rFonts w:cstheme="minorHAnsi"/>
          <w:bCs/>
        </w:rPr>
        <w:t xml:space="preserve"> in the contralateral kidney.</w:t>
      </w:r>
      <w:r w:rsidR="006E23A4" w:rsidRPr="00D8287F">
        <w:rPr>
          <w:rFonts w:cstheme="minorHAnsi"/>
          <w:bCs/>
        </w:rPr>
        <w:t xml:space="preserve"> </w:t>
      </w:r>
      <w:r w:rsidR="00B40289" w:rsidRPr="00D8287F">
        <w:rPr>
          <w:rFonts w:cstheme="minorHAnsi"/>
          <w:bCs/>
        </w:rPr>
        <w:t>The two</w:t>
      </w:r>
      <w:r w:rsidR="006E23A4" w:rsidRPr="00D8287F">
        <w:rPr>
          <w:rFonts w:cstheme="minorHAnsi"/>
          <w:bCs/>
        </w:rPr>
        <w:t xml:space="preserve"> kidney one clip </w:t>
      </w:r>
      <w:r w:rsidR="00482087" w:rsidRPr="00482087">
        <w:rPr>
          <w:rFonts w:cstheme="minorHAnsi"/>
        </w:rPr>
        <w:t>(</w:t>
      </w:r>
      <w:r w:rsidR="006E23A4" w:rsidRPr="00D8287F">
        <w:rPr>
          <w:rFonts w:cstheme="minorHAnsi"/>
          <w:bCs/>
        </w:rPr>
        <w:t>2K1C</w:t>
      </w:r>
      <w:r w:rsidR="00482087" w:rsidRPr="00482087">
        <w:rPr>
          <w:rFonts w:cstheme="minorHAnsi"/>
        </w:rPr>
        <w:t>)</w:t>
      </w:r>
      <w:r w:rsidR="006E23A4" w:rsidRPr="00D8287F">
        <w:rPr>
          <w:rFonts w:cstheme="minorHAnsi"/>
          <w:bCs/>
        </w:rPr>
        <w:t xml:space="preserve"> or Goldblatt model of stenosis induced </w:t>
      </w:r>
      <w:r w:rsidR="00B40289" w:rsidRPr="00D8287F">
        <w:rPr>
          <w:rFonts w:cstheme="minorHAnsi"/>
          <w:bCs/>
        </w:rPr>
        <w:t xml:space="preserve">renin expression </w:t>
      </w:r>
      <w:r w:rsidR="00CC073F" w:rsidRPr="00D8287F">
        <w:rPr>
          <w:rFonts w:cstheme="minorHAnsi"/>
          <w:bCs/>
        </w:rPr>
        <w:t>increases</w:t>
      </w:r>
      <w:r w:rsidR="00B40289" w:rsidRPr="00D8287F">
        <w:rPr>
          <w:rFonts w:cstheme="minorHAnsi"/>
          <w:bCs/>
        </w:rPr>
        <w:t xml:space="preserve"> and kidney injury</w:t>
      </w:r>
      <w:r w:rsidR="006E23A4" w:rsidRPr="00D8287F">
        <w:rPr>
          <w:rFonts w:cstheme="minorHAnsi"/>
          <w:bCs/>
        </w:rPr>
        <w:t xml:space="preserve">. This is </w:t>
      </w:r>
      <w:r w:rsidR="00221E06" w:rsidRPr="00D8287F">
        <w:rPr>
          <w:rFonts w:cstheme="minorHAnsi"/>
          <w:bCs/>
        </w:rPr>
        <w:t xml:space="preserve">recognized as </w:t>
      </w:r>
      <w:r w:rsidR="006E23A4" w:rsidRPr="00D8287F">
        <w:rPr>
          <w:rFonts w:cstheme="minorHAnsi"/>
          <w:bCs/>
        </w:rPr>
        <w:t>the best representati</w:t>
      </w:r>
      <w:r w:rsidR="00DC5384" w:rsidRPr="00D8287F">
        <w:rPr>
          <w:rFonts w:cstheme="minorHAnsi"/>
          <w:bCs/>
        </w:rPr>
        <w:t>ve</w:t>
      </w:r>
      <w:r w:rsidR="00340835" w:rsidRPr="00D8287F">
        <w:rPr>
          <w:rFonts w:cstheme="minorHAnsi"/>
          <w:bCs/>
        </w:rPr>
        <w:t xml:space="preserve"> model</w:t>
      </w:r>
      <w:r w:rsidR="006E23A4" w:rsidRPr="00D8287F">
        <w:rPr>
          <w:rFonts w:cstheme="minorHAnsi"/>
          <w:bCs/>
        </w:rPr>
        <w:t xml:space="preserve"> of unilateral renal artery stenosis in humans.</w:t>
      </w:r>
      <w:r w:rsidR="001E527A" w:rsidRPr="00D8287F">
        <w:rPr>
          <w:rFonts w:cstheme="minorHAnsi"/>
          <w:bCs/>
        </w:rPr>
        <w:t xml:space="preserve"> </w:t>
      </w:r>
    </w:p>
    <w:p w14:paraId="43FF3BFA" w14:textId="77777777" w:rsidR="00370E70" w:rsidRPr="00D8287F" w:rsidRDefault="00370E70" w:rsidP="0024593D">
      <w:pPr>
        <w:jc w:val="both"/>
        <w:rPr>
          <w:rFonts w:cstheme="minorHAnsi"/>
          <w:bCs/>
        </w:rPr>
      </w:pPr>
    </w:p>
    <w:p w14:paraId="20DB7F58" w14:textId="6ED815B3" w:rsidR="00425184" w:rsidRPr="00D8287F" w:rsidRDefault="001E527A" w:rsidP="0024593D">
      <w:pPr>
        <w:jc w:val="both"/>
        <w:rPr>
          <w:rFonts w:cstheme="minorHAnsi"/>
          <w:bCs/>
        </w:rPr>
      </w:pPr>
      <w:r w:rsidRPr="00D8287F">
        <w:rPr>
          <w:rFonts w:cstheme="minorHAnsi"/>
          <w:bCs/>
        </w:rPr>
        <w:t xml:space="preserve">Expression of renin and prorenin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  <w:bCs/>
        </w:rPr>
        <w:t>precursor of renin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  <w:bCs/>
        </w:rPr>
        <w:t xml:space="preserve"> were measured using </w:t>
      </w:r>
      <w:r w:rsidR="00482087">
        <w:rPr>
          <w:rFonts w:cstheme="minorHAnsi"/>
          <w:bCs/>
        </w:rPr>
        <w:t>i</w:t>
      </w:r>
      <w:r w:rsidRPr="00D8287F">
        <w:rPr>
          <w:rFonts w:cstheme="minorHAnsi"/>
          <w:bCs/>
        </w:rPr>
        <w:t>mmunoblotting</w:t>
      </w:r>
      <w:r w:rsidR="00370E70" w:rsidRPr="00D8287F">
        <w:rPr>
          <w:rFonts w:cstheme="minorHAnsi"/>
          <w:bCs/>
        </w:rPr>
        <w:t xml:space="preserve">. </w:t>
      </w:r>
      <w:r w:rsidR="00682C81" w:rsidRPr="00D8287F">
        <w:rPr>
          <w:rFonts w:cstheme="minorHAnsi"/>
          <w:bCs/>
        </w:rPr>
        <w:t xml:space="preserve">The data show that renin and prorenin </w:t>
      </w:r>
      <w:r w:rsidR="00626295" w:rsidRPr="00D8287F">
        <w:rPr>
          <w:rFonts w:cstheme="minorHAnsi"/>
          <w:bCs/>
        </w:rPr>
        <w:t>expression increased</w:t>
      </w:r>
      <w:r w:rsidR="00682C81" w:rsidRPr="00D8287F">
        <w:rPr>
          <w:rFonts w:cstheme="minorHAnsi"/>
          <w:bCs/>
        </w:rPr>
        <w:t xml:space="preserve"> in </w:t>
      </w:r>
      <w:r w:rsidR="00482087">
        <w:rPr>
          <w:rFonts w:cstheme="minorHAnsi"/>
          <w:bCs/>
        </w:rPr>
        <w:t xml:space="preserve">the </w:t>
      </w:r>
      <w:r w:rsidR="00682C81" w:rsidRPr="00D8287F">
        <w:rPr>
          <w:rFonts w:cstheme="minorHAnsi"/>
          <w:bCs/>
        </w:rPr>
        <w:t xml:space="preserve">stenosed kidney comparing to contralateral </w:t>
      </w:r>
      <w:r w:rsidR="005A1797" w:rsidRPr="00D8287F">
        <w:rPr>
          <w:rFonts w:cstheme="minorHAnsi"/>
          <w:bCs/>
        </w:rPr>
        <w:t>and</w:t>
      </w:r>
      <w:r w:rsidR="00682C81" w:rsidRPr="00D8287F">
        <w:rPr>
          <w:rFonts w:cstheme="minorHAnsi"/>
          <w:bCs/>
        </w:rPr>
        <w:t xml:space="preserve"> sham </w:t>
      </w:r>
      <w:r w:rsidR="005A1797" w:rsidRPr="00D8287F">
        <w:rPr>
          <w:rFonts w:cstheme="minorHAnsi"/>
          <w:bCs/>
        </w:rPr>
        <w:t>kidneys</w:t>
      </w:r>
      <w:r w:rsidR="00682C81" w:rsidRPr="00D8287F">
        <w:rPr>
          <w:rFonts w:cstheme="minorHAnsi"/>
          <w:bCs/>
        </w:rPr>
        <w:t xml:space="preserve">, suggesting that </w:t>
      </w:r>
      <w:r w:rsidR="00482087">
        <w:rPr>
          <w:rFonts w:cstheme="minorHAnsi"/>
          <w:bCs/>
        </w:rPr>
        <w:t xml:space="preserve">the </w:t>
      </w:r>
      <w:r w:rsidR="00682C81" w:rsidRPr="00D8287F">
        <w:rPr>
          <w:rFonts w:cstheme="minorHAnsi"/>
          <w:bCs/>
        </w:rPr>
        <w:t>cuff was constr</w:t>
      </w:r>
      <w:r w:rsidR="00267809" w:rsidRPr="00D8287F">
        <w:rPr>
          <w:rFonts w:cstheme="minorHAnsi"/>
          <w:bCs/>
        </w:rPr>
        <w:t>i</w:t>
      </w:r>
      <w:r w:rsidR="00682C81" w:rsidRPr="00D8287F">
        <w:rPr>
          <w:rFonts w:cstheme="minorHAnsi"/>
          <w:bCs/>
        </w:rPr>
        <w:t>cting the renal artery</w:t>
      </w:r>
      <w:r w:rsidR="003F10DD" w:rsidRPr="00D8287F">
        <w:rPr>
          <w:rFonts w:cstheme="minorHAnsi"/>
          <w:bCs/>
        </w:rPr>
        <w:t xml:space="preserve"> </w:t>
      </w:r>
      <w:r w:rsidR="00626295" w:rsidRPr="00D8287F">
        <w:rPr>
          <w:rFonts w:cstheme="minorHAnsi"/>
          <w:bCs/>
        </w:rPr>
        <w:t xml:space="preserve">causing changes in renal perfusion </w:t>
      </w:r>
      <w:r w:rsidR="00482087" w:rsidRPr="00482087">
        <w:rPr>
          <w:rFonts w:cstheme="minorHAnsi"/>
        </w:rPr>
        <w:t>(</w:t>
      </w:r>
      <w:r w:rsidR="003F10DD" w:rsidRPr="00482087">
        <w:rPr>
          <w:rFonts w:cstheme="minorHAnsi"/>
          <w:b/>
        </w:rPr>
        <w:t xml:space="preserve">Figure </w:t>
      </w:r>
      <w:r w:rsidR="005A034D" w:rsidRPr="00482087">
        <w:rPr>
          <w:rFonts w:cstheme="minorHAnsi"/>
          <w:b/>
        </w:rPr>
        <w:t>1</w:t>
      </w:r>
      <w:r w:rsidR="00482087" w:rsidRPr="00482087">
        <w:rPr>
          <w:rFonts w:cstheme="minorHAnsi"/>
        </w:rPr>
        <w:t>)</w:t>
      </w:r>
      <w:r w:rsidR="00682C81" w:rsidRPr="00D8287F">
        <w:rPr>
          <w:rFonts w:cstheme="minorHAnsi"/>
          <w:bCs/>
        </w:rPr>
        <w:t>.</w:t>
      </w:r>
      <w:r w:rsidR="003F10DD" w:rsidRPr="00D8287F">
        <w:rPr>
          <w:rFonts w:cstheme="minorHAnsi"/>
          <w:bCs/>
        </w:rPr>
        <w:t xml:space="preserve"> To visualize</w:t>
      </w:r>
      <w:r w:rsidR="00911ACB" w:rsidRPr="00D8287F">
        <w:rPr>
          <w:rFonts w:cstheme="minorHAnsi"/>
          <w:bCs/>
        </w:rPr>
        <w:t xml:space="preserve"> </w:t>
      </w:r>
      <w:r w:rsidR="007C335F" w:rsidRPr="00D8287F">
        <w:rPr>
          <w:rFonts w:cstheme="minorHAnsi"/>
          <w:bCs/>
        </w:rPr>
        <w:t xml:space="preserve">the </w:t>
      </w:r>
      <w:r w:rsidR="00911ACB" w:rsidRPr="00D8287F">
        <w:rPr>
          <w:rFonts w:cstheme="minorHAnsi"/>
          <w:bCs/>
        </w:rPr>
        <w:t>localization of</w:t>
      </w:r>
      <w:r w:rsidR="003F10DD" w:rsidRPr="00D8287F">
        <w:rPr>
          <w:rFonts w:cstheme="minorHAnsi"/>
          <w:bCs/>
        </w:rPr>
        <w:t xml:space="preserve"> renin expression, </w:t>
      </w:r>
      <w:r w:rsidR="00966B5F" w:rsidRPr="00D8287F">
        <w:rPr>
          <w:rFonts w:cstheme="minorHAnsi"/>
          <w:bCs/>
        </w:rPr>
        <w:t>IHC was</w:t>
      </w:r>
      <w:r w:rsidR="003F10DD" w:rsidRPr="00D8287F">
        <w:rPr>
          <w:rFonts w:cstheme="minorHAnsi"/>
          <w:bCs/>
        </w:rPr>
        <w:t xml:space="preserve"> performed</w:t>
      </w:r>
      <w:r w:rsidR="007C335F" w:rsidRPr="00D8287F">
        <w:rPr>
          <w:rFonts w:cstheme="minorHAnsi"/>
          <w:bCs/>
        </w:rPr>
        <w:t>.</w:t>
      </w:r>
      <w:r w:rsidR="00966B5F" w:rsidRPr="00D8287F">
        <w:rPr>
          <w:rFonts w:cstheme="minorHAnsi"/>
          <w:bCs/>
        </w:rPr>
        <w:t xml:space="preserve"> </w:t>
      </w:r>
      <w:r w:rsidR="007C335F" w:rsidRPr="00D8287F">
        <w:rPr>
          <w:rFonts w:cstheme="minorHAnsi"/>
          <w:bCs/>
        </w:rPr>
        <w:t>IHC</w:t>
      </w:r>
      <w:r w:rsidR="00966B5F" w:rsidRPr="00D8287F">
        <w:rPr>
          <w:rFonts w:cstheme="minorHAnsi"/>
          <w:bCs/>
        </w:rPr>
        <w:t xml:space="preserve"> corroborated </w:t>
      </w:r>
      <w:r w:rsidR="00482087">
        <w:rPr>
          <w:rFonts w:cstheme="minorHAnsi"/>
          <w:bCs/>
        </w:rPr>
        <w:t>i</w:t>
      </w:r>
      <w:r w:rsidR="00966B5F" w:rsidRPr="00D8287F">
        <w:rPr>
          <w:rFonts w:cstheme="minorHAnsi"/>
          <w:bCs/>
        </w:rPr>
        <w:t>mmunoblotting data showing increased expression of renin</w:t>
      </w:r>
      <w:r w:rsidR="005A034D" w:rsidRPr="00D8287F">
        <w:rPr>
          <w:rFonts w:cstheme="minorHAnsi"/>
          <w:bCs/>
        </w:rPr>
        <w:t xml:space="preserve"> in clipped kidney</w:t>
      </w:r>
      <w:r w:rsidR="004700CE" w:rsidRPr="00D8287F">
        <w:rPr>
          <w:rFonts w:cstheme="minorHAnsi"/>
          <w:bCs/>
        </w:rPr>
        <w:t xml:space="preserve"> </w:t>
      </w:r>
      <w:r w:rsidR="00482087" w:rsidRPr="00482087">
        <w:rPr>
          <w:rFonts w:cstheme="minorHAnsi"/>
        </w:rPr>
        <w:t>(</w:t>
      </w:r>
      <w:r w:rsidR="004700CE" w:rsidRPr="00482087">
        <w:rPr>
          <w:rFonts w:cstheme="minorHAnsi"/>
          <w:b/>
        </w:rPr>
        <w:t>Figure 2</w:t>
      </w:r>
      <w:r w:rsidR="00482087" w:rsidRPr="00482087">
        <w:rPr>
          <w:rFonts w:cstheme="minorHAnsi"/>
        </w:rPr>
        <w:t>)</w:t>
      </w:r>
      <w:r w:rsidR="000C00F4" w:rsidRPr="00D8287F">
        <w:rPr>
          <w:rFonts w:cstheme="minorHAnsi"/>
          <w:bCs/>
        </w:rPr>
        <w:t>. Moreover,</w:t>
      </w:r>
      <w:r w:rsidR="00966B5F" w:rsidRPr="00D8287F">
        <w:rPr>
          <w:rFonts w:cstheme="minorHAnsi"/>
          <w:bCs/>
        </w:rPr>
        <w:t xml:space="preserve"> juxtaglomerular </w:t>
      </w:r>
      <w:r w:rsidR="00482087" w:rsidRPr="00482087">
        <w:rPr>
          <w:rFonts w:cstheme="minorHAnsi"/>
        </w:rPr>
        <w:t>(</w:t>
      </w:r>
      <w:r w:rsidR="00966B5F" w:rsidRPr="00D8287F">
        <w:rPr>
          <w:rFonts w:cstheme="minorHAnsi"/>
          <w:bCs/>
        </w:rPr>
        <w:t>JG</w:t>
      </w:r>
      <w:r w:rsidR="00482087" w:rsidRPr="00482087">
        <w:rPr>
          <w:rFonts w:cstheme="minorHAnsi"/>
        </w:rPr>
        <w:t>)</w:t>
      </w:r>
      <w:r w:rsidR="00710E81" w:rsidRPr="00D8287F">
        <w:rPr>
          <w:rFonts w:cstheme="minorHAnsi"/>
          <w:bCs/>
        </w:rPr>
        <w:t xml:space="preserve"> cells recruitment</w:t>
      </w:r>
      <w:r w:rsidR="00821889" w:rsidRPr="00D8287F">
        <w:rPr>
          <w:rFonts w:cstheme="minorHAnsi"/>
          <w:bCs/>
        </w:rPr>
        <w:t xml:space="preserve"> along the afferent arteriole</w:t>
      </w:r>
      <w:r w:rsidR="00710E81" w:rsidRPr="00D8287F">
        <w:rPr>
          <w:rFonts w:cstheme="minorHAnsi"/>
          <w:bCs/>
        </w:rPr>
        <w:t xml:space="preserve"> </w:t>
      </w:r>
      <w:r w:rsidR="000C00F4" w:rsidRPr="00D8287F">
        <w:rPr>
          <w:rFonts w:cstheme="minorHAnsi"/>
          <w:bCs/>
        </w:rPr>
        <w:t>was seen</w:t>
      </w:r>
      <w:r w:rsidR="00821889" w:rsidRPr="00D8287F">
        <w:rPr>
          <w:rFonts w:cstheme="minorHAnsi"/>
          <w:bCs/>
        </w:rPr>
        <w:t xml:space="preserve"> </w:t>
      </w:r>
      <w:r w:rsidR="000C00F4" w:rsidRPr="00D8287F">
        <w:rPr>
          <w:rFonts w:cstheme="minorHAnsi"/>
          <w:bCs/>
        </w:rPr>
        <w:t xml:space="preserve">in the stenosed kidney </w:t>
      </w:r>
      <w:r w:rsidR="00482087" w:rsidRPr="00482087">
        <w:rPr>
          <w:rFonts w:cstheme="minorHAnsi"/>
        </w:rPr>
        <w:t>(</w:t>
      </w:r>
      <w:r w:rsidR="00821889" w:rsidRPr="00482087">
        <w:rPr>
          <w:rFonts w:cstheme="minorHAnsi"/>
          <w:b/>
        </w:rPr>
        <w:t xml:space="preserve">Figure </w:t>
      </w:r>
      <w:r w:rsidR="005A034D" w:rsidRPr="00482087">
        <w:rPr>
          <w:rFonts w:cstheme="minorHAnsi"/>
          <w:b/>
        </w:rPr>
        <w:t>2</w:t>
      </w:r>
      <w:r w:rsidR="00482087" w:rsidRPr="00482087">
        <w:rPr>
          <w:rFonts w:cstheme="minorHAnsi"/>
        </w:rPr>
        <w:t>)</w:t>
      </w:r>
      <w:r w:rsidR="00821889" w:rsidRPr="00D8287F">
        <w:rPr>
          <w:rFonts w:cstheme="minorHAnsi"/>
          <w:bCs/>
        </w:rPr>
        <w:t xml:space="preserve">. </w:t>
      </w:r>
      <w:r w:rsidR="00710E81" w:rsidRPr="00D8287F">
        <w:rPr>
          <w:rFonts w:cstheme="minorHAnsi"/>
          <w:bCs/>
        </w:rPr>
        <w:t xml:space="preserve">To </w:t>
      </w:r>
      <w:r w:rsidR="00800341" w:rsidRPr="00D8287F">
        <w:rPr>
          <w:rFonts w:cstheme="minorHAnsi"/>
          <w:bCs/>
        </w:rPr>
        <w:t>investigate</w:t>
      </w:r>
      <w:r w:rsidR="00710E81" w:rsidRPr="00D8287F">
        <w:rPr>
          <w:rFonts w:cstheme="minorHAnsi"/>
          <w:bCs/>
        </w:rPr>
        <w:t xml:space="preserve"> the effect on renin mRNA </w:t>
      </w:r>
      <w:r w:rsidR="007973C1" w:rsidRPr="00D8287F">
        <w:rPr>
          <w:rFonts w:cstheme="minorHAnsi"/>
          <w:bCs/>
        </w:rPr>
        <w:t xml:space="preserve">expression </w:t>
      </w:r>
      <w:r w:rsidR="00710E81" w:rsidRPr="00D8287F">
        <w:rPr>
          <w:rFonts w:cstheme="minorHAnsi"/>
          <w:bCs/>
        </w:rPr>
        <w:t>levels, ISH was performed</w:t>
      </w:r>
      <w:r w:rsidR="00800341" w:rsidRPr="00D8287F">
        <w:rPr>
          <w:rFonts w:cstheme="minorHAnsi"/>
          <w:bCs/>
        </w:rPr>
        <w:t>.</w:t>
      </w:r>
      <w:r w:rsidR="00710E81" w:rsidRPr="00D8287F">
        <w:rPr>
          <w:rFonts w:cstheme="minorHAnsi"/>
          <w:bCs/>
        </w:rPr>
        <w:t xml:space="preserve"> </w:t>
      </w:r>
      <w:r w:rsidR="00800341" w:rsidRPr="00D8287F">
        <w:rPr>
          <w:rFonts w:cstheme="minorHAnsi"/>
          <w:bCs/>
        </w:rPr>
        <w:t>The ISH data</w:t>
      </w:r>
      <w:r w:rsidR="00710E81" w:rsidRPr="00D8287F">
        <w:rPr>
          <w:rFonts w:cstheme="minorHAnsi"/>
          <w:bCs/>
        </w:rPr>
        <w:t xml:space="preserve"> suggest increased renin mRNA and JG cells recruitment in </w:t>
      </w:r>
      <w:r w:rsidR="004033E9" w:rsidRPr="00D8287F">
        <w:rPr>
          <w:rFonts w:cstheme="minorHAnsi"/>
          <w:bCs/>
        </w:rPr>
        <w:t xml:space="preserve">the </w:t>
      </w:r>
      <w:r w:rsidR="00710E81" w:rsidRPr="00D8287F">
        <w:rPr>
          <w:rFonts w:cstheme="minorHAnsi"/>
          <w:bCs/>
        </w:rPr>
        <w:t>stenosed kidney comparing to contralateral and sham kidneys</w:t>
      </w:r>
      <w:r w:rsidR="00CD6CD6" w:rsidRPr="00D8287F">
        <w:rPr>
          <w:rFonts w:cstheme="minorHAnsi"/>
          <w:bCs/>
        </w:rPr>
        <w:t xml:space="preserve"> </w:t>
      </w:r>
      <w:r w:rsidR="00482087" w:rsidRPr="00482087">
        <w:rPr>
          <w:rFonts w:cstheme="minorHAnsi"/>
        </w:rPr>
        <w:t>(</w:t>
      </w:r>
      <w:r w:rsidR="00CD6CD6" w:rsidRPr="00482087">
        <w:rPr>
          <w:rFonts w:cstheme="minorHAnsi"/>
          <w:b/>
        </w:rPr>
        <w:t xml:space="preserve">Figure </w:t>
      </w:r>
      <w:r w:rsidR="005A034D" w:rsidRPr="00482087">
        <w:rPr>
          <w:rFonts w:cstheme="minorHAnsi"/>
          <w:b/>
        </w:rPr>
        <w:t>3</w:t>
      </w:r>
      <w:r w:rsidR="00482087" w:rsidRPr="00482087">
        <w:rPr>
          <w:rFonts w:cstheme="minorHAnsi"/>
        </w:rPr>
        <w:t>)</w:t>
      </w:r>
      <w:r w:rsidR="00710E81" w:rsidRPr="00D8287F">
        <w:rPr>
          <w:rFonts w:cstheme="minorHAnsi"/>
          <w:bCs/>
        </w:rPr>
        <w:t>.</w:t>
      </w:r>
    </w:p>
    <w:p w14:paraId="53594880" w14:textId="7F9BE9EA" w:rsidR="00196873" w:rsidRPr="00D8287F" w:rsidRDefault="00196873" w:rsidP="0024593D">
      <w:pPr>
        <w:jc w:val="both"/>
        <w:rPr>
          <w:rFonts w:cstheme="minorHAnsi"/>
          <w:bCs/>
        </w:rPr>
      </w:pPr>
    </w:p>
    <w:p w14:paraId="1B69AC52" w14:textId="1149BED5" w:rsidR="00196873" w:rsidRPr="00D8287F" w:rsidRDefault="00196873" w:rsidP="0024593D">
      <w:pPr>
        <w:jc w:val="both"/>
        <w:rPr>
          <w:rFonts w:cstheme="minorHAnsi"/>
          <w:bCs/>
        </w:rPr>
      </w:pPr>
      <w:r w:rsidRPr="00D8287F">
        <w:rPr>
          <w:rFonts w:cstheme="minorHAnsi"/>
          <w:bCs/>
        </w:rPr>
        <w:t xml:space="preserve">Another characteristic of renal artery stenosis is </w:t>
      </w:r>
      <w:r w:rsidR="002F4E64" w:rsidRPr="00D8287F">
        <w:rPr>
          <w:rFonts w:cstheme="minorHAnsi"/>
          <w:bCs/>
        </w:rPr>
        <w:t xml:space="preserve">the </w:t>
      </w:r>
      <w:r w:rsidRPr="00D8287F">
        <w:rPr>
          <w:rFonts w:cstheme="minorHAnsi"/>
          <w:bCs/>
        </w:rPr>
        <w:t>upregulation of kidney injury marker</w:t>
      </w:r>
      <w:r w:rsidR="003B2086" w:rsidRPr="00D8287F">
        <w:rPr>
          <w:rFonts w:cstheme="minorHAnsi"/>
          <w:bCs/>
        </w:rPr>
        <w:t>s</w:t>
      </w:r>
      <w:r w:rsidR="00B72853" w:rsidRPr="00D8287F">
        <w:rPr>
          <w:rFonts w:cstheme="minorHAnsi"/>
        </w:rPr>
        <w:t xml:space="preserve"> due to changes in kidney perfusion, superoxide production and hypertension</w:t>
      </w:r>
      <w:r w:rsidR="00B72853" w:rsidRPr="00D8287F">
        <w:rPr>
          <w:rFonts w:cstheme="minorHAnsi"/>
        </w:rPr>
        <w:fldChar w:fldCharType="begin">
          <w:fldData xml:space="preserve">PEVuZE5vdGU+PENpdGU+PEF1dGhvcj5DaGFkZTwvQXV0aG9yPjxZZWFyPjIwMTg8L1llYXI+PFJl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</w:fldData>
        </w:fldChar>
      </w:r>
      <w:r w:rsidR="00240088" w:rsidRPr="00D8287F">
        <w:rPr>
          <w:rFonts w:cstheme="minorHAnsi"/>
        </w:rPr>
        <w:instrText xml:space="preserve"> ADDIN EN.CITE </w:instrText>
      </w:r>
      <w:r w:rsidR="00240088" w:rsidRPr="00D8287F">
        <w:rPr>
          <w:rFonts w:cstheme="minorHAnsi"/>
        </w:rPr>
        <w:fldChar w:fldCharType="begin">
          <w:fldData xml:space="preserve">PEVuZE5vdGU+PENpdGU+PEF1dGhvcj5DaGFkZTwvQXV0aG9yPjxZZWFyPjIwMTg8L1llYXI+PFJl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</w:fldData>
        </w:fldChar>
      </w:r>
      <w:r w:rsidR="00240088" w:rsidRPr="00D8287F">
        <w:rPr>
          <w:rFonts w:cstheme="minorHAnsi"/>
        </w:rPr>
        <w:instrText xml:space="preserve"> ADDIN EN.CITE.DATA </w:instrText>
      </w:r>
      <w:r w:rsidR="00240088" w:rsidRPr="00D8287F">
        <w:rPr>
          <w:rFonts w:cstheme="minorHAnsi"/>
        </w:rPr>
      </w:r>
      <w:r w:rsidR="00240088" w:rsidRPr="00D8287F">
        <w:rPr>
          <w:rFonts w:cstheme="minorHAnsi"/>
        </w:rPr>
        <w:fldChar w:fldCharType="end"/>
      </w:r>
      <w:r w:rsidR="00B72853" w:rsidRPr="00D8287F">
        <w:rPr>
          <w:rFonts w:cstheme="minorHAnsi"/>
        </w:rPr>
      </w:r>
      <w:r w:rsidR="00B72853" w:rsidRPr="00D8287F">
        <w:rPr>
          <w:rFonts w:cstheme="minorHAnsi"/>
        </w:rPr>
        <w:fldChar w:fldCharType="separate"/>
      </w:r>
      <w:r w:rsidR="00240088" w:rsidRPr="00D8287F">
        <w:rPr>
          <w:rFonts w:cstheme="minorHAnsi"/>
          <w:noProof/>
          <w:vertAlign w:val="superscript"/>
        </w:rPr>
        <w:t>2,25,26</w:t>
      </w:r>
      <w:r w:rsidR="00B72853" w:rsidRPr="00D8287F">
        <w:rPr>
          <w:rFonts w:cstheme="minorHAnsi"/>
        </w:rPr>
        <w:fldChar w:fldCharType="end"/>
      </w:r>
      <w:r w:rsidR="00B72853" w:rsidRPr="00D8287F">
        <w:rPr>
          <w:rFonts w:cstheme="minorHAnsi"/>
        </w:rPr>
        <w:t xml:space="preserve">. </w:t>
      </w:r>
      <w:r w:rsidR="00B6129C" w:rsidRPr="00D8287F">
        <w:rPr>
          <w:rFonts w:cstheme="minorHAnsi"/>
        </w:rPr>
        <w:t xml:space="preserve">Neutrophil gelatinase-associated lipocalin </w:t>
      </w:r>
      <w:r w:rsidR="00482087" w:rsidRPr="00482087">
        <w:rPr>
          <w:rFonts w:cstheme="minorHAnsi"/>
        </w:rPr>
        <w:t>(</w:t>
      </w:r>
      <w:r w:rsidR="00911ACB" w:rsidRPr="00D8287F">
        <w:rPr>
          <w:rFonts w:cstheme="minorHAnsi"/>
        </w:rPr>
        <w:t>NGAL</w:t>
      </w:r>
      <w:r w:rsidR="00482087" w:rsidRPr="00482087">
        <w:rPr>
          <w:rFonts w:cstheme="minorHAnsi"/>
        </w:rPr>
        <w:t>)</w:t>
      </w:r>
      <w:r w:rsidR="00911ACB" w:rsidRPr="00D8287F">
        <w:rPr>
          <w:rFonts w:cstheme="minorHAnsi"/>
        </w:rPr>
        <w:t xml:space="preserve"> is a well characterized acute injury marker and is </w:t>
      </w:r>
      <w:r w:rsidR="00911ACB" w:rsidRPr="00D8287F">
        <w:rPr>
          <w:rFonts w:cstheme="minorHAnsi"/>
        </w:rPr>
        <w:lastRenderedPageBreak/>
        <w:t>overexpressed during kidney injury</w:t>
      </w:r>
      <w:r w:rsidR="00911ACB" w:rsidRPr="00D8287F">
        <w:rPr>
          <w:rFonts w:cstheme="minorHAnsi"/>
        </w:rPr>
        <w:fldChar w:fldCharType="begin">
          <w:fldData xml:space="preserve">PEVuZE5vdGU+PENpdGU+PEF1dGhvcj5MYWxhbm5lPC9BdXRob3I+PFllYXI+MjAxMTwvWWVhcj48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</w:fldData>
        </w:fldChar>
      </w:r>
      <w:r w:rsidR="00240088" w:rsidRPr="00D8287F">
        <w:rPr>
          <w:rFonts w:cstheme="minorHAnsi"/>
        </w:rPr>
        <w:instrText xml:space="preserve"> ADDIN EN.CITE </w:instrText>
      </w:r>
      <w:r w:rsidR="00240088" w:rsidRPr="00D8287F">
        <w:rPr>
          <w:rFonts w:cstheme="minorHAnsi"/>
        </w:rPr>
        <w:fldChar w:fldCharType="begin">
          <w:fldData xml:space="preserve">PEVuZE5vdGU+PENpdGU+PEF1dGhvcj5MYWxhbm5lPC9BdXRob3I+PFllYXI+MjAxMTwvWWVhcj48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</w:fldData>
        </w:fldChar>
      </w:r>
      <w:r w:rsidR="00240088" w:rsidRPr="00D8287F">
        <w:rPr>
          <w:rFonts w:cstheme="minorHAnsi"/>
        </w:rPr>
        <w:instrText xml:space="preserve"> ADDIN EN.CITE.DATA </w:instrText>
      </w:r>
      <w:r w:rsidR="00240088" w:rsidRPr="00D8287F">
        <w:rPr>
          <w:rFonts w:cstheme="minorHAnsi"/>
        </w:rPr>
      </w:r>
      <w:r w:rsidR="00240088" w:rsidRPr="00D8287F">
        <w:rPr>
          <w:rFonts w:cstheme="minorHAnsi"/>
        </w:rPr>
        <w:fldChar w:fldCharType="end"/>
      </w:r>
      <w:r w:rsidR="00911ACB" w:rsidRPr="00D8287F">
        <w:rPr>
          <w:rFonts w:cstheme="minorHAnsi"/>
        </w:rPr>
      </w:r>
      <w:r w:rsidR="00911ACB" w:rsidRPr="00D8287F">
        <w:rPr>
          <w:rFonts w:cstheme="minorHAnsi"/>
        </w:rPr>
        <w:fldChar w:fldCharType="separate"/>
      </w:r>
      <w:r w:rsidR="00240088" w:rsidRPr="00D8287F">
        <w:rPr>
          <w:rFonts w:cstheme="minorHAnsi"/>
          <w:noProof/>
          <w:vertAlign w:val="superscript"/>
        </w:rPr>
        <w:t>27,28</w:t>
      </w:r>
      <w:r w:rsidR="00911ACB" w:rsidRPr="00D8287F">
        <w:rPr>
          <w:rFonts w:cstheme="minorHAnsi"/>
        </w:rPr>
        <w:fldChar w:fldCharType="end"/>
      </w:r>
      <w:r w:rsidR="00911ACB" w:rsidRPr="00D8287F">
        <w:rPr>
          <w:rFonts w:cstheme="minorHAnsi"/>
        </w:rPr>
        <w:t>. Therefore,</w:t>
      </w:r>
      <w:r w:rsidR="00B72853" w:rsidRPr="00D8287F">
        <w:rPr>
          <w:rFonts w:cstheme="minorHAnsi"/>
        </w:rPr>
        <w:t xml:space="preserve"> acute kidney injury marker NGAL was measured using </w:t>
      </w:r>
      <w:r w:rsidR="00482087">
        <w:rPr>
          <w:rFonts w:cstheme="minorHAnsi"/>
        </w:rPr>
        <w:t>i</w:t>
      </w:r>
      <w:r w:rsidR="00B72853" w:rsidRPr="00D8287F">
        <w:rPr>
          <w:rFonts w:cstheme="minorHAnsi"/>
        </w:rPr>
        <w:t>mmunoblotting.</w:t>
      </w:r>
      <w:r w:rsidR="00633891" w:rsidRPr="00D8287F">
        <w:rPr>
          <w:rFonts w:cstheme="minorHAnsi"/>
          <w:bCs/>
        </w:rPr>
        <w:t xml:space="preserve"> </w:t>
      </w:r>
      <w:r w:rsidR="00CD6CD6" w:rsidRPr="00D8287F">
        <w:rPr>
          <w:rFonts w:cstheme="minorHAnsi"/>
          <w:bCs/>
        </w:rPr>
        <w:t>I</w:t>
      </w:r>
      <w:r w:rsidR="00AC6C33" w:rsidRPr="00D8287F">
        <w:rPr>
          <w:rFonts w:cstheme="minorHAnsi"/>
          <w:bCs/>
        </w:rPr>
        <w:t xml:space="preserve">mmunoblotting data showed that N-GAL was </w:t>
      </w:r>
      <w:r w:rsidR="004033E9" w:rsidRPr="00D8287F">
        <w:rPr>
          <w:rFonts w:cstheme="minorHAnsi"/>
          <w:bCs/>
        </w:rPr>
        <w:t xml:space="preserve">highly </w:t>
      </w:r>
      <w:r w:rsidR="00AC6C33" w:rsidRPr="00D8287F">
        <w:rPr>
          <w:rFonts w:cstheme="minorHAnsi"/>
          <w:bCs/>
        </w:rPr>
        <w:t xml:space="preserve">upregulated in </w:t>
      </w:r>
      <w:r w:rsidR="004033E9" w:rsidRPr="00D8287F">
        <w:rPr>
          <w:rFonts w:cstheme="minorHAnsi"/>
          <w:bCs/>
        </w:rPr>
        <w:t xml:space="preserve">the </w:t>
      </w:r>
      <w:r w:rsidR="00AC6C33" w:rsidRPr="00D8287F">
        <w:rPr>
          <w:rFonts w:cstheme="minorHAnsi"/>
          <w:bCs/>
        </w:rPr>
        <w:t>stenosed kidney comparing to the contralateral and sham kidneys</w:t>
      </w:r>
      <w:r w:rsidR="00CD6CD6" w:rsidRPr="00D8287F">
        <w:rPr>
          <w:rFonts w:cstheme="minorHAnsi"/>
          <w:bCs/>
        </w:rPr>
        <w:t xml:space="preserve"> </w:t>
      </w:r>
      <w:r w:rsidR="00482087" w:rsidRPr="00482087">
        <w:rPr>
          <w:rFonts w:cstheme="minorHAnsi"/>
        </w:rPr>
        <w:t>(</w:t>
      </w:r>
      <w:r w:rsidR="00CD6CD6" w:rsidRPr="00482087">
        <w:rPr>
          <w:rFonts w:cstheme="minorHAnsi"/>
          <w:b/>
        </w:rPr>
        <w:t xml:space="preserve">Figure </w:t>
      </w:r>
      <w:r w:rsidR="005A034D" w:rsidRPr="00482087">
        <w:rPr>
          <w:rFonts w:cstheme="minorHAnsi"/>
          <w:b/>
        </w:rPr>
        <w:t>4</w:t>
      </w:r>
      <w:r w:rsidR="00482087" w:rsidRPr="00482087">
        <w:rPr>
          <w:rFonts w:cstheme="minorHAnsi"/>
        </w:rPr>
        <w:t>)</w:t>
      </w:r>
      <w:r w:rsidR="00AC6C33" w:rsidRPr="00D8287F">
        <w:rPr>
          <w:rFonts w:cstheme="minorHAnsi"/>
          <w:bCs/>
        </w:rPr>
        <w:t>.</w:t>
      </w:r>
      <w:r w:rsidR="00706649" w:rsidRPr="00D8287F">
        <w:rPr>
          <w:rFonts w:cstheme="minorHAnsi"/>
          <w:bCs/>
        </w:rPr>
        <w:t xml:space="preserve"> </w:t>
      </w:r>
    </w:p>
    <w:p w14:paraId="03874B7C" w14:textId="786785A5" w:rsidR="0080298F" w:rsidRPr="00D8287F" w:rsidRDefault="0080298F" w:rsidP="0024593D">
      <w:pPr>
        <w:jc w:val="both"/>
        <w:rPr>
          <w:rFonts w:cstheme="minorHAnsi"/>
        </w:rPr>
      </w:pPr>
    </w:p>
    <w:p w14:paraId="367F1496" w14:textId="5334B89C" w:rsidR="0080298F" w:rsidRPr="00D8287F" w:rsidRDefault="0080298F" w:rsidP="0024593D">
      <w:pPr>
        <w:jc w:val="both"/>
        <w:rPr>
          <w:rFonts w:cstheme="minorHAnsi"/>
          <w:b/>
          <w:bCs/>
        </w:rPr>
      </w:pPr>
      <w:r w:rsidRPr="00D8287F">
        <w:rPr>
          <w:rFonts w:cstheme="minorHAnsi"/>
          <w:b/>
          <w:bCs/>
        </w:rPr>
        <w:t>FIGURES LEGENDS</w:t>
      </w:r>
    </w:p>
    <w:p w14:paraId="19C638B3" w14:textId="77777777" w:rsidR="00A02AA9" w:rsidRPr="00D8287F" w:rsidRDefault="00A02AA9" w:rsidP="0024593D">
      <w:pPr>
        <w:jc w:val="both"/>
        <w:rPr>
          <w:rFonts w:cstheme="minorHAnsi"/>
          <w:b/>
        </w:rPr>
      </w:pPr>
    </w:p>
    <w:p w14:paraId="5D3AC353" w14:textId="3FC9E889" w:rsidR="00B72D38" w:rsidRPr="00D8287F" w:rsidRDefault="00B72D38" w:rsidP="0024593D">
      <w:pPr>
        <w:jc w:val="both"/>
        <w:rPr>
          <w:rFonts w:cstheme="minorHAnsi"/>
        </w:rPr>
      </w:pPr>
      <w:r w:rsidRPr="00D8287F">
        <w:rPr>
          <w:rFonts w:cstheme="minorHAnsi"/>
          <w:b/>
        </w:rPr>
        <w:t xml:space="preserve">Figure </w:t>
      </w:r>
      <w:r w:rsidR="005A034D" w:rsidRPr="00D8287F">
        <w:rPr>
          <w:rFonts w:cstheme="minorHAnsi"/>
          <w:b/>
        </w:rPr>
        <w:t>1</w:t>
      </w:r>
      <w:r w:rsidR="00131A95" w:rsidRPr="00D8287F">
        <w:rPr>
          <w:rFonts w:cstheme="minorHAnsi"/>
          <w:b/>
        </w:rPr>
        <w:t>.</w:t>
      </w:r>
      <w:r w:rsidR="003F10C1" w:rsidRPr="00D8287F">
        <w:rPr>
          <w:rFonts w:cstheme="minorHAnsi"/>
          <w:b/>
        </w:rPr>
        <w:t xml:space="preserve"> R</w:t>
      </w:r>
      <w:r w:rsidRPr="00D8287F">
        <w:rPr>
          <w:rFonts w:cstheme="minorHAnsi"/>
          <w:b/>
        </w:rPr>
        <w:t xml:space="preserve">enin expression. </w:t>
      </w:r>
      <w:r w:rsidRPr="00D8287F">
        <w:rPr>
          <w:rFonts w:cstheme="minorHAnsi"/>
        </w:rPr>
        <w:t xml:space="preserve">After </w:t>
      </w:r>
      <w:r w:rsidR="003E000C" w:rsidRPr="00D8287F">
        <w:rPr>
          <w:rFonts w:cstheme="minorHAnsi"/>
        </w:rPr>
        <w:t>15</w:t>
      </w:r>
      <w:r w:rsidRPr="00D8287F">
        <w:rPr>
          <w:rFonts w:cstheme="minorHAnsi"/>
        </w:rPr>
        <w:t xml:space="preserve">- and </w:t>
      </w:r>
      <w:r w:rsidR="003E000C" w:rsidRPr="00D8287F">
        <w:rPr>
          <w:rFonts w:cstheme="minorHAnsi"/>
        </w:rPr>
        <w:t>3</w:t>
      </w:r>
      <w:r w:rsidRPr="00D8287F">
        <w:rPr>
          <w:rFonts w:cstheme="minorHAnsi"/>
        </w:rPr>
        <w:t>-day</w:t>
      </w:r>
      <w:r w:rsidR="003E000C" w:rsidRPr="00D8287F">
        <w:rPr>
          <w:rFonts w:cstheme="minorHAnsi"/>
        </w:rPr>
        <w:t>s</w:t>
      </w:r>
      <w:r w:rsidRPr="00D8287F">
        <w:rPr>
          <w:rFonts w:cstheme="minorHAnsi"/>
        </w:rPr>
        <w:t xml:space="preserve"> </w:t>
      </w:r>
      <w:r w:rsidR="002C7F21" w:rsidRPr="00D8287F">
        <w:rPr>
          <w:rFonts w:cstheme="minorHAnsi"/>
        </w:rPr>
        <w:t xml:space="preserve">of </w:t>
      </w:r>
      <w:r w:rsidR="000C7811" w:rsidRPr="00D8287F">
        <w:rPr>
          <w:rFonts w:cstheme="minorHAnsi"/>
        </w:rPr>
        <w:t>renal artery stenosis</w:t>
      </w:r>
      <w:r w:rsidR="00DD3E81" w:rsidRPr="00D8287F">
        <w:rPr>
          <w:rFonts w:cstheme="minorHAnsi"/>
        </w:rPr>
        <w:t>,</w:t>
      </w:r>
      <w:r w:rsidR="000C7811" w:rsidRPr="00D8287F">
        <w:rPr>
          <w:rFonts w:cstheme="minorHAnsi"/>
        </w:rPr>
        <w:t xml:space="preserve"> mice were euthanized</w:t>
      </w:r>
      <w:r w:rsidR="004700CE" w:rsidRPr="00D8287F">
        <w:rPr>
          <w:rFonts w:cstheme="minorHAnsi"/>
        </w:rPr>
        <w:t>.</w:t>
      </w:r>
      <w:r w:rsidR="000C7811" w:rsidRPr="00D8287F">
        <w:rPr>
          <w:rFonts w:cstheme="minorHAnsi"/>
        </w:rPr>
        <w:t xml:space="preserve"> </w:t>
      </w:r>
      <w:r w:rsidR="004700CE" w:rsidRPr="00D8287F">
        <w:rPr>
          <w:rFonts w:cstheme="minorHAnsi"/>
        </w:rPr>
        <w:t>K</w:t>
      </w:r>
      <w:r w:rsidRPr="00D8287F">
        <w:rPr>
          <w:rFonts w:cstheme="minorHAnsi"/>
        </w:rPr>
        <w:t xml:space="preserve">idneys were harvested, and </w:t>
      </w:r>
      <w:r w:rsidR="003F10C1" w:rsidRPr="00D8287F">
        <w:rPr>
          <w:rFonts w:cstheme="minorHAnsi"/>
        </w:rPr>
        <w:t>renin expression was determine</w:t>
      </w:r>
      <w:r w:rsidR="00A12653" w:rsidRPr="00D8287F">
        <w:rPr>
          <w:rFonts w:cstheme="minorHAnsi"/>
        </w:rPr>
        <w:t>d</w:t>
      </w:r>
      <w:r w:rsidR="003F10C1" w:rsidRPr="00D8287F">
        <w:rPr>
          <w:rFonts w:cstheme="minorHAnsi"/>
        </w:rPr>
        <w:t xml:space="preserve"> by </w:t>
      </w:r>
      <w:r w:rsidR="00482087">
        <w:rPr>
          <w:rFonts w:cstheme="minorHAnsi"/>
        </w:rPr>
        <w:t>w</w:t>
      </w:r>
      <w:r w:rsidRPr="00D8287F">
        <w:rPr>
          <w:rFonts w:cstheme="minorHAnsi"/>
        </w:rPr>
        <w:t>estern blot.</w:t>
      </w:r>
      <w:r w:rsidRPr="00D8287F">
        <w:rPr>
          <w:rFonts w:cstheme="minorHAnsi"/>
          <w:b/>
        </w:rPr>
        <w:t xml:space="preserve"> </w:t>
      </w:r>
      <w:r w:rsidR="00482087" w:rsidRPr="00482087">
        <w:rPr>
          <w:rFonts w:cstheme="minorHAnsi"/>
        </w:rPr>
        <w:t>(</w:t>
      </w:r>
      <w:r w:rsidR="00482087" w:rsidRPr="00482087">
        <w:rPr>
          <w:rFonts w:cstheme="minorHAnsi"/>
          <w:b/>
        </w:rPr>
        <w:t>A</w:t>
      </w:r>
      <w:r w:rsidR="00482087" w:rsidRPr="00482087">
        <w:rPr>
          <w:rFonts w:cstheme="minorHAnsi"/>
        </w:rPr>
        <w:t>)</w:t>
      </w:r>
      <w:r w:rsidR="000C7811" w:rsidRPr="00482087">
        <w:rPr>
          <w:rFonts w:cstheme="minorHAnsi"/>
          <w:bCs/>
        </w:rPr>
        <w:t xml:space="preserve"> is showing</w:t>
      </w:r>
      <w:r w:rsidR="003E000C" w:rsidRPr="00482087">
        <w:rPr>
          <w:rFonts w:cstheme="minorHAnsi"/>
          <w:bCs/>
        </w:rPr>
        <w:t xml:space="preserve"> </w:t>
      </w:r>
      <w:r w:rsidR="000C7811" w:rsidRPr="00482087">
        <w:rPr>
          <w:rFonts w:cstheme="minorHAnsi"/>
          <w:bCs/>
        </w:rPr>
        <w:t>r</w:t>
      </w:r>
      <w:r w:rsidRPr="00482087">
        <w:rPr>
          <w:rFonts w:cstheme="minorHAnsi"/>
          <w:bCs/>
        </w:rPr>
        <w:t xml:space="preserve">epresentative </w:t>
      </w:r>
      <w:r w:rsidR="00482087">
        <w:rPr>
          <w:rFonts w:cstheme="minorHAnsi"/>
          <w:bCs/>
        </w:rPr>
        <w:t>w</w:t>
      </w:r>
      <w:r w:rsidRPr="00482087">
        <w:rPr>
          <w:rFonts w:cstheme="minorHAnsi"/>
          <w:bCs/>
        </w:rPr>
        <w:t>estern blots images</w:t>
      </w:r>
      <w:r w:rsidR="000C7811" w:rsidRPr="00482087">
        <w:rPr>
          <w:rFonts w:cstheme="minorHAnsi"/>
          <w:bCs/>
        </w:rPr>
        <w:t xml:space="preserve"> from </w:t>
      </w:r>
      <w:r w:rsidR="008571AD" w:rsidRPr="00482087">
        <w:rPr>
          <w:rFonts w:cstheme="minorHAnsi"/>
          <w:bCs/>
        </w:rPr>
        <w:t>15-day</w:t>
      </w:r>
      <w:r w:rsidR="004700CE" w:rsidRPr="00482087">
        <w:rPr>
          <w:rFonts w:cstheme="minorHAnsi"/>
          <w:bCs/>
        </w:rPr>
        <w:t>s</w:t>
      </w:r>
      <w:r w:rsidR="008571AD" w:rsidRPr="00482087">
        <w:rPr>
          <w:rFonts w:cstheme="minorHAnsi"/>
          <w:bCs/>
        </w:rPr>
        <w:t xml:space="preserve"> </w:t>
      </w:r>
      <w:r w:rsidR="000C7811" w:rsidRPr="00482087">
        <w:rPr>
          <w:rFonts w:cstheme="minorHAnsi"/>
          <w:bCs/>
        </w:rPr>
        <w:t xml:space="preserve">stenosed </w:t>
      </w:r>
      <w:r w:rsidR="00482087" w:rsidRPr="00482087">
        <w:rPr>
          <w:rFonts w:cstheme="minorHAnsi"/>
        </w:rPr>
        <w:t>(</w:t>
      </w:r>
      <w:r w:rsidR="000C7811" w:rsidRPr="00482087">
        <w:rPr>
          <w:rFonts w:cstheme="minorHAnsi"/>
          <w:bCs/>
        </w:rPr>
        <w:t>left panel</w:t>
      </w:r>
      <w:r w:rsidR="00482087" w:rsidRPr="00482087">
        <w:rPr>
          <w:rFonts w:cstheme="minorHAnsi"/>
        </w:rPr>
        <w:t>)</w:t>
      </w:r>
      <w:r w:rsidR="000C7811" w:rsidRPr="00482087">
        <w:rPr>
          <w:rFonts w:cstheme="minorHAnsi"/>
          <w:bCs/>
        </w:rPr>
        <w:t xml:space="preserve"> and sham mice </w:t>
      </w:r>
      <w:r w:rsidR="00482087" w:rsidRPr="00482087">
        <w:rPr>
          <w:rFonts w:cstheme="minorHAnsi"/>
        </w:rPr>
        <w:t>(</w:t>
      </w:r>
      <w:r w:rsidR="000C7811" w:rsidRPr="00482087">
        <w:rPr>
          <w:rFonts w:cstheme="minorHAnsi"/>
          <w:bCs/>
        </w:rPr>
        <w:t>right panel</w:t>
      </w:r>
      <w:r w:rsidR="00482087" w:rsidRPr="00482087">
        <w:rPr>
          <w:rFonts w:cstheme="minorHAnsi"/>
        </w:rPr>
        <w:t>)</w:t>
      </w:r>
      <w:r w:rsidR="000C7811" w:rsidRPr="00482087">
        <w:rPr>
          <w:rFonts w:cstheme="minorHAnsi"/>
          <w:bCs/>
        </w:rPr>
        <w:t xml:space="preserve">. </w:t>
      </w:r>
      <w:r w:rsidR="00482087" w:rsidRPr="00482087">
        <w:rPr>
          <w:rFonts w:cstheme="minorHAnsi"/>
        </w:rPr>
        <w:t>(</w:t>
      </w:r>
      <w:r w:rsidR="00482087" w:rsidRPr="00482087">
        <w:rPr>
          <w:rFonts w:cstheme="minorHAnsi"/>
          <w:b/>
        </w:rPr>
        <w:t>B</w:t>
      </w:r>
      <w:r w:rsidR="00482087" w:rsidRPr="00482087">
        <w:rPr>
          <w:rFonts w:cstheme="minorHAnsi"/>
        </w:rPr>
        <w:t>)</w:t>
      </w:r>
      <w:r w:rsidR="00FB0C23" w:rsidRPr="00482087">
        <w:rPr>
          <w:rFonts w:cstheme="minorHAnsi"/>
          <w:bCs/>
        </w:rPr>
        <w:t xml:space="preserve"> is showing </w:t>
      </w:r>
      <w:r w:rsidR="00B75C4C" w:rsidRPr="00482087">
        <w:rPr>
          <w:rFonts w:cstheme="minorHAnsi"/>
          <w:bCs/>
        </w:rPr>
        <w:t xml:space="preserve">the </w:t>
      </w:r>
      <w:r w:rsidR="00B01F05" w:rsidRPr="00482087">
        <w:rPr>
          <w:rFonts w:cstheme="minorHAnsi"/>
          <w:bCs/>
        </w:rPr>
        <w:t>densitometric analysis of prorenin</w:t>
      </w:r>
      <w:r w:rsidR="00A12653" w:rsidRPr="00482087">
        <w:rPr>
          <w:rFonts w:cstheme="minorHAnsi"/>
          <w:bCs/>
        </w:rPr>
        <w:t xml:space="preserve"> </w:t>
      </w:r>
      <w:r w:rsidR="00482087" w:rsidRPr="00482087">
        <w:rPr>
          <w:rFonts w:cstheme="minorHAnsi"/>
        </w:rPr>
        <w:t>(</w:t>
      </w:r>
      <w:r w:rsidR="00A12653" w:rsidRPr="00482087">
        <w:rPr>
          <w:rFonts w:cstheme="minorHAnsi"/>
          <w:bCs/>
        </w:rPr>
        <w:t>left panel</w:t>
      </w:r>
      <w:r w:rsidR="00482087" w:rsidRPr="00482087">
        <w:rPr>
          <w:rFonts w:cstheme="minorHAnsi"/>
        </w:rPr>
        <w:t>)</w:t>
      </w:r>
      <w:r w:rsidR="00B01F05" w:rsidRPr="00482087">
        <w:rPr>
          <w:rFonts w:cstheme="minorHAnsi"/>
          <w:bCs/>
        </w:rPr>
        <w:t xml:space="preserve"> and renin</w:t>
      </w:r>
      <w:r w:rsidR="00A12653" w:rsidRPr="00482087">
        <w:rPr>
          <w:rFonts w:cstheme="minorHAnsi"/>
          <w:bCs/>
        </w:rPr>
        <w:t xml:space="preserve"> </w:t>
      </w:r>
      <w:r w:rsidR="00482087" w:rsidRPr="00482087">
        <w:rPr>
          <w:rFonts w:cstheme="minorHAnsi"/>
        </w:rPr>
        <w:t>(</w:t>
      </w:r>
      <w:r w:rsidR="00A12653" w:rsidRPr="00482087">
        <w:rPr>
          <w:rFonts w:cstheme="minorHAnsi"/>
          <w:bCs/>
        </w:rPr>
        <w:t>right panel</w:t>
      </w:r>
      <w:r w:rsidR="00482087" w:rsidRPr="00482087">
        <w:rPr>
          <w:rFonts w:cstheme="minorHAnsi"/>
        </w:rPr>
        <w:t>)</w:t>
      </w:r>
      <w:r w:rsidR="00B01F05" w:rsidRPr="00482087">
        <w:rPr>
          <w:rFonts w:cstheme="minorHAnsi"/>
          <w:bCs/>
        </w:rPr>
        <w:t xml:space="preserve"> protein bands</w:t>
      </w:r>
      <w:r w:rsidRPr="00482087">
        <w:rPr>
          <w:rFonts w:cstheme="minorHAnsi"/>
          <w:bCs/>
        </w:rPr>
        <w:t>.</w:t>
      </w:r>
      <w:r w:rsidR="004C34DC" w:rsidRPr="00482087">
        <w:rPr>
          <w:rFonts w:cstheme="minorHAnsi"/>
          <w:bCs/>
        </w:rPr>
        <w:t xml:space="preserve"> </w:t>
      </w:r>
      <w:r w:rsidR="00A12653" w:rsidRPr="00482087">
        <w:rPr>
          <w:rFonts w:cstheme="minorHAnsi"/>
          <w:bCs/>
        </w:rPr>
        <w:t xml:space="preserve">Beta-actin was used as loading control. </w:t>
      </w:r>
      <w:r w:rsidR="00482087" w:rsidRPr="00482087">
        <w:rPr>
          <w:rFonts w:cstheme="minorHAnsi"/>
        </w:rPr>
        <w:t>(</w:t>
      </w:r>
      <w:r w:rsidR="00482087" w:rsidRPr="00482087">
        <w:rPr>
          <w:rFonts w:cstheme="minorHAnsi"/>
          <w:b/>
        </w:rPr>
        <w:t>C</w:t>
      </w:r>
      <w:r w:rsidR="00482087" w:rsidRPr="00482087">
        <w:rPr>
          <w:rFonts w:cstheme="minorHAnsi"/>
        </w:rPr>
        <w:t>)</w:t>
      </w:r>
      <w:r w:rsidR="00F826AF" w:rsidRPr="00482087">
        <w:rPr>
          <w:rFonts w:cstheme="minorHAnsi"/>
          <w:bCs/>
        </w:rPr>
        <w:t xml:space="preserve"> is showing the representative </w:t>
      </w:r>
      <w:r w:rsidR="00482087">
        <w:rPr>
          <w:rFonts w:cstheme="minorHAnsi"/>
          <w:bCs/>
        </w:rPr>
        <w:t>w</w:t>
      </w:r>
      <w:r w:rsidR="00F826AF" w:rsidRPr="00482087">
        <w:rPr>
          <w:rFonts w:cstheme="minorHAnsi"/>
          <w:bCs/>
        </w:rPr>
        <w:t xml:space="preserve">estern blots images from </w:t>
      </w:r>
      <w:r w:rsidR="008571AD" w:rsidRPr="00482087">
        <w:rPr>
          <w:rFonts w:cstheme="minorHAnsi"/>
          <w:bCs/>
        </w:rPr>
        <w:t xml:space="preserve">3-day </w:t>
      </w:r>
      <w:r w:rsidR="00F826AF" w:rsidRPr="00482087">
        <w:rPr>
          <w:rFonts w:cstheme="minorHAnsi"/>
          <w:bCs/>
        </w:rPr>
        <w:t xml:space="preserve">stenosed </w:t>
      </w:r>
      <w:r w:rsidR="00482087" w:rsidRPr="00482087">
        <w:rPr>
          <w:rFonts w:cstheme="minorHAnsi"/>
        </w:rPr>
        <w:t>(</w:t>
      </w:r>
      <w:r w:rsidR="00F826AF" w:rsidRPr="00482087">
        <w:rPr>
          <w:rFonts w:cstheme="minorHAnsi"/>
          <w:bCs/>
        </w:rPr>
        <w:t>left panel</w:t>
      </w:r>
      <w:r w:rsidR="00482087" w:rsidRPr="00482087">
        <w:rPr>
          <w:rFonts w:cstheme="minorHAnsi"/>
        </w:rPr>
        <w:t>)</w:t>
      </w:r>
      <w:r w:rsidR="00F826AF" w:rsidRPr="00482087">
        <w:rPr>
          <w:rFonts w:cstheme="minorHAnsi"/>
          <w:bCs/>
        </w:rPr>
        <w:t xml:space="preserve"> and sham mice </w:t>
      </w:r>
      <w:r w:rsidR="00482087" w:rsidRPr="00482087">
        <w:rPr>
          <w:rFonts w:cstheme="minorHAnsi"/>
        </w:rPr>
        <w:t>(</w:t>
      </w:r>
      <w:r w:rsidR="00F826AF" w:rsidRPr="00482087">
        <w:rPr>
          <w:rFonts w:cstheme="minorHAnsi"/>
          <w:bCs/>
        </w:rPr>
        <w:t>right panel</w:t>
      </w:r>
      <w:r w:rsidR="00482087" w:rsidRPr="00482087">
        <w:rPr>
          <w:rFonts w:cstheme="minorHAnsi"/>
        </w:rPr>
        <w:t>)</w:t>
      </w:r>
      <w:r w:rsidR="00F826AF" w:rsidRPr="00482087">
        <w:rPr>
          <w:rFonts w:cstheme="minorHAnsi"/>
          <w:bCs/>
        </w:rPr>
        <w:t xml:space="preserve">. </w:t>
      </w:r>
      <w:r w:rsidR="00482087" w:rsidRPr="00482087">
        <w:rPr>
          <w:rFonts w:cstheme="minorHAnsi"/>
        </w:rPr>
        <w:t>(</w:t>
      </w:r>
      <w:r w:rsidR="00482087" w:rsidRPr="00482087">
        <w:rPr>
          <w:rFonts w:cstheme="minorHAnsi"/>
          <w:b/>
        </w:rPr>
        <w:t>D</w:t>
      </w:r>
      <w:r w:rsidR="00482087" w:rsidRPr="00482087">
        <w:rPr>
          <w:rFonts w:cstheme="minorHAnsi"/>
        </w:rPr>
        <w:t>)</w:t>
      </w:r>
      <w:r w:rsidR="00F826AF" w:rsidRPr="00482087">
        <w:rPr>
          <w:rFonts w:cstheme="minorHAnsi"/>
          <w:bCs/>
        </w:rPr>
        <w:t xml:space="preserve"> </w:t>
      </w:r>
      <w:r w:rsidR="008571AD" w:rsidRPr="00482087">
        <w:rPr>
          <w:rFonts w:cstheme="minorHAnsi"/>
          <w:bCs/>
        </w:rPr>
        <w:t>is showing densitometric analysis of prorenin</w:t>
      </w:r>
      <w:r w:rsidR="00A12653" w:rsidRPr="00482087">
        <w:rPr>
          <w:rFonts w:cstheme="minorHAnsi"/>
          <w:bCs/>
        </w:rPr>
        <w:t xml:space="preserve"> </w:t>
      </w:r>
      <w:r w:rsidR="00482087" w:rsidRPr="00482087">
        <w:rPr>
          <w:rFonts w:cstheme="minorHAnsi"/>
        </w:rPr>
        <w:t>(</w:t>
      </w:r>
      <w:r w:rsidR="00A12653" w:rsidRPr="00482087">
        <w:rPr>
          <w:rFonts w:cstheme="minorHAnsi"/>
          <w:bCs/>
        </w:rPr>
        <w:t>left panel</w:t>
      </w:r>
      <w:r w:rsidR="00482087" w:rsidRPr="00482087">
        <w:rPr>
          <w:rFonts w:cstheme="minorHAnsi"/>
        </w:rPr>
        <w:t>)</w:t>
      </w:r>
      <w:r w:rsidR="008571AD" w:rsidRPr="00482087">
        <w:rPr>
          <w:rFonts w:cstheme="minorHAnsi"/>
          <w:bCs/>
        </w:rPr>
        <w:t xml:space="preserve"> and renin</w:t>
      </w:r>
      <w:r w:rsidR="00A12653" w:rsidRPr="00482087">
        <w:rPr>
          <w:rFonts w:cstheme="minorHAnsi"/>
          <w:bCs/>
        </w:rPr>
        <w:t xml:space="preserve"> </w:t>
      </w:r>
      <w:r w:rsidR="00482087" w:rsidRPr="00482087">
        <w:rPr>
          <w:rFonts w:cstheme="minorHAnsi"/>
        </w:rPr>
        <w:t>(</w:t>
      </w:r>
      <w:r w:rsidR="00A12653" w:rsidRPr="00482087">
        <w:rPr>
          <w:rFonts w:cstheme="minorHAnsi"/>
          <w:bCs/>
        </w:rPr>
        <w:t>right panel</w:t>
      </w:r>
      <w:r w:rsidR="00482087" w:rsidRPr="00482087">
        <w:rPr>
          <w:rFonts w:cstheme="minorHAnsi"/>
        </w:rPr>
        <w:t>)</w:t>
      </w:r>
      <w:r w:rsidR="008571AD" w:rsidRPr="00482087">
        <w:rPr>
          <w:rFonts w:cstheme="minorHAnsi"/>
          <w:bCs/>
        </w:rPr>
        <w:t xml:space="preserve"> protein bands.</w:t>
      </w:r>
      <w:r w:rsidR="00A12653" w:rsidRPr="00482087">
        <w:rPr>
          <w:rFonts w:cstheme="minorHAnsi"/>
          <w:bCs/>
        </w:rPr>
        <w:t xml:space="preserve"> Beta-actin was used as loading control</w:t>
      </w:r>
      <w:r w:rsidR="008571AD" w:rsidRPr="00482087">
        <w:rPr>
          <w:rFonts w:cstheme="minorHAnsi"/>
          <w:bCs/>
        </w:rPr>
        <w:t>.</w:t>
      </w:r>
      <w:r w:rsidR="00F826AF" w:rsidRPr="00482087">
        <w:rPr>
          <w:rFonts w:cstheme="minorHAnsi"/>
          <w:bCs/>
        </w:rPr>
        <w:t xml:space="preserve"> </w:t>
      </w:r>
      <w:r w:rsidRPr="00482087">
        <w:rPr>
          <w:rFonts w:cstheme="minorHAnsi"/>
          <w:bCs/>
        </w:rPr>
        <w:t xml:space="preserve">Data are presented as </w:t>
      </w:r>
      <w:r w:rsidRPr="00D8287F">
        <w:rPr>
          <w:rFonts w:cstheme="minorHAnsi"/>
        </w:rPr>
        <w:t>the mean ± S</w:t>
      </w:r>
      <w:r w:rsidR="00826AF6" w:rsidRPr="00D8287F">
        <w:rPr>
          <w:rFonts w:cstheme="minorHAnsi"/>
        </w:rPr>
        <w:t>D</w:t>
      </w:r>
      <w:r w:rsidRPr="00D8287F">
        <w:rPr>
          <w:rFonts w:cstheme="minorHAnsi"/>
        </w:rPr>
        <w:t>. P calculated with two-way ANOVA followed by Tukey post-hoc test. *P&lt;0.05, **P&lt; 0.01</w:t>
      </w:r>
      <w:r w:rsidR="00181FDD" w:rsidRPr="00D8287F">
        <w:rPr>
          <w:rFonts w:cstheme="minorHAnsi"/>
        </w:rPr>
        <w:t xml:space="preserve">, </w:t>
      </w:r>
      <w:r w:rsidR="00A12653" w:rsidRPr="00D8287F">
        <w:rPr>
          <w:rFonts w:cstheme="minorHAnsi"/>
        </w:rPr>
        <w:t xml:space="preserve">***P&lt; 0.001, </w:t>
      </w:r>
      <w:r w:rsidR="00181FDD" w:rsidRPr="00D8287F">
        <w:rPr>
          <w:rFonts w:cstheme="minorHAnsi"/>
        </w:rPr>
        <w:t>N=3-</w:t>
      </w:r>
      <w:r w:rsidR="00753A3A" w:rsidRPr="00D8287F">
        <w:rPr>
          <w:rFonts w:cstheme="minorHAnsi"/>
        </w:rPr>
        <w:t>6</w:t>
      </w:r>
      <w:r w:rsidR="00826AF6" w:rsidRPr="00D8287F">
        <w:rPr>
          <w:rFonts w:cstheme="minorHAnsi"/>
        </w:rPr>
        <w:t>.</w:t>
      </w:r>
    </w:p>
    <w:p w14:paraId="461344CA" w14:textId="16994E1D" w:rsidR="00B72D38" w:rsidRPr="00D8287F" w:rsidRDefault="00B72D38" w:rsidP="0024593D">
      <w:pPr>
        <w:jc w:val="both"/>
        <w:rPr>
          <w:rFonts w:cstheme="minorHAnsi"/>
          <w:b/>
        </w:rPr>
      </w:pPr>
    </w:p>
    <w:p w14:paraId="12567C8A" w14:textId="5CE0EA9B" w:rsidR="004F01C8" w:rsidRPr="00D8287F" w:rsidRDefault="004F01C8" w:rsidP="0024593D">
      <w:pPr>
        <w:jc w:val="both"/>
        <w:rPr>
          <w:rFonts w:cstheme="minorHAnsi"/>
        </w:rPr>
      </w:pPr>
      <w:r w:rsidRPr="00D8287F">
        <w:rPr>
          <w:rFonts w:cstheme="minorHAnsi"/>
          <w:b/>
        </w:rPr>
        <w:t xml:space="preserve">Figure </w:t>
      </w:r>
      <w:r w:rsidR="005A034D" w:rsidRPr="00D8287F">
        <w:rPr>
          <w:rFonts w:cstheme="minorHAnsi"/>
          <w:b/>
        </w:rPr>
        <w:t>2</w:t>
      </w:r>
      <w:r w:rsidRPr="00D8287F">
        <w:rPr>
          <w:rFonts w:cstheme="minorHAnsi"/>
          <w:b/>
        </w:rPr>
        <w:t>. Immuno</w:t>
      </w:r>
      <w:r w:rsidR="00A12653" w:rsidRPr="00D8287F">
        <w:rPr>
          <w:rFonts w:cstheme="minorHAnsi"/>
          <w:b/>
        </w:rPr>
        <w:t>histochemistry</w:t>
      </w:r>
      <w:r w:rsidR="00A32C1D" w:rsidRPr="00D8287F">
        <w:rPr>
          <w:rFonts w:cstheme="minorHAnsi"/>
          <w:b/>
        </w:rPr>
        <w:t xml:space="preserve"> </w:t>
      </w:r>
      <w:r w:rsidR="00A12653" w:rsidRPr="00D8287F">
        <w:rPr>
          <w:rFonts w:cstheme="minorHAnsi"/>
          <w:b/>
        </w:rPr>
        <w:t xml:space="preserve">analysis </w:t>
      </w:r>
      <w:r w:rsidRPr="00D8287F">
        <w:rPr>
          <w:rFonts w:cstheme="minorHAnsi"/>
          <w:b/>
        </w:rPr>
        <w:t xml:space="preserve">for visualization and localization of renin expression after renal artery stenosis. </w:t>
      </w:r>
      <w:r w:rsidR="006B38B7" w:rsidRPr="00D8287F">
        <w:rPr>
          <w:rFonts w:cstheme="minorHAnsi"/>
          <w:bCs/>
        </w:rPr>
        <w:t>Kidneys</w:t>
      </w:r>
      <w:r w:rsidR="006B38B7" w:rsidRPr="00D8287F">
        <w:rPr>
          <w:rFonts w:cstheme="minorHAnsi"/>
          <w:b/>
        </w:rPr>
        <w:t xml:space="preserve"> </w:t>
      </w:r>
      <w:r w:rsidR="006B38B7" w:rsidRPr="00D8287F">
        <w:rPr>
          <w:rFonts w:cstheme="minorHAnsi"/>
          <w:bCs/>
        </w:rPr>
        <w:t>were isolated after euthanizing mice from 3-day renal artery stenosis. I piece</w:t>
      </w:r>
      <w:r w:rsidR="00C41961" w:rsidRPr="00D8287F">
        <w:rPr>
          <w:rFonts w:cstheme="minorHAnsi"/>
          <w:bCs/>
        </w:rPr>
        <w:t xml:space="preserve"> from</w:t>
      </w:r>
      <w:r w:rsidR="006B38B7" w:rsidRPr="00D8287F">
        <w:rPr>
          <w:rFonts w:cstheme="minorHAnsi"/>
          <w:bCs/>
        </w:rPr>
        <w:t xml:space="preserve"> </w:t>
      </w:r>
      <w:r w:rsidR="00C41961" w:rsidRPr="00D8287F">
        <w:rPr>
          <w:rFonts w:cstheme="minorHAnsi"/>
          <w:bCs/>
        </w:rPr>
        <w:t xml:space="preserve">longitudinal cut of the </w:t>
      </w:r>
      <w:r w:rsidR="006B38B7" w:rsidRPr="00D8287F">
        <w:rPr>
          <w:rFonts w:cstheme="minorHAnsi"/>
          <w:bCs/>
        </w:rPr>
        <w:t xml:space="preserve">whole kidney was fixed with 4% neutral buffered formalin solution, after that dehydrated in a graduated ethanol </w:t>
      </w:r>
      <w:r w:rsidR="006B38B7" w:rsidRPr="00482087">
        <w:rPr>
          <w:rFonts w:cstheme="minorHAnsi"/>
          <w:bCs/>
        </w:rPr>
        <w:t xml:space="preserve">series, and embedded in paraffin. </w:t>
      </w:r>
      <w:r w:rsidRPr="00482087">
        <w:rPr>
          <w:rFonts w:cstheme="minorHAnsi"/>
          <w:bCs/>
        </w:rPr>
        <w:t>Green staining represents renin protein expression; blue, nuclei.</w:t>
      </w:r>
      <w:r w:rsidR="00A32C1D" w:rsidRPr="00482087">
        <w:rPr>
          <w:rFonts w:cstheme="minorHAnsi"/>
          <w:bCs/>
        </w:rPr>
        <w:t xml:space="preserve"> </w:t>
      </w:r>
      <w:r w:rsidR="00482087" w:rsidRPr="00482087">
        <w:rPr>
          <w:rFonts w:cstheme="minorHAnsi"/>
        </w:rPr>
        <w:t>(</w:t>
      </w:r>
      <w:r w:rsidR="00482087" w:rsidRPr="00482087">
        <w:rPr>
          <w:rFonts w:cstheme="minorHAnsi"/>
          <w:b/>
        </w:rPr>
        <w:t>A</w:t>
      </w:r>
      <w:r w:rsidR="00482087" w:rsidRPr="00482087">
        <w:rPr>
          <w:rFonts w:cstheme="minorHAnsi"/>
        </w:rPr>
        <w:t>)</w:t>
      </w:r>
      <w:r w:rsidR="00482087">
        <w:rPr>
          <w:rFonts w:cstheme="minorHAnsi"/>
          <w:bCs/>
        </w:rPr>
        <w:t xml:space="preserve"> </w:t>
      </w:r>
      <w:r w:rsidR="003F10C1" w:rsidRPr="00482087">
        <w:rPr>
          <w:rFonts w:cstheme="minorHAnsi"/>
          <w:bCs/>
        </w:rPr>
        <w:t>R</w:t>
      </w:r>
      <w:r w:rsidRPr="00482087">
        <w:rPr>
          <w:rFonts w:cstheme="minorHAnsi"/>
          <w:bCs/>
        </w:rPr>
        <w:t>epresentative</w:t>
      </w:r>
      <w:r w:rsidR="00A32C1D" w:rsidRPr="00482087">
        <w:rPr>
          <w:rFonts w:cstheme="minorHAnsi"/>
          <w:bCs/>
        </w:rPr>
        <w:t xml:space="preserve"> </w:t>
      </w:r>
      <w:r w:rsidRPr="00482087">
        <w:rPr>
          <w:rFonts w:cstheme="minorHAnsi"/>
          <w:bCs/>
        </w:rPr>
        <w:t>microscopy image</w:t>
      </w:r>
      <w:r w:rsidR="00242121" w:rsidRPr="00482087">
        <w:rPr>
          <w:rFonts w:cstheme="minorHAnsi"/>
          <w:bCs/>
        </w:rPr>
        <w:t>s</w:t>
      </w:r>
      <w:r w:rsidR="00A32C1D" w:rsidRPr="00482087">
        <w:rPr>
          <w:rFonts w:cstheme="minorHAnsi"/>
          <w:bCs/>
        </w:rPr>
        <w:t xml:space="preserve"> of </w:t>
      </w:r>
      <w:r w:rsidRPr="00482087">
        <w:rPr>
          <w:rFonts w:cstheme="minorHAnsi"/>
          <w:bCs/>
        </w:rPr>
        <w:t>stenosed kidney</w:t>
      </w:r>
      <w:r w:rsidR="00A32C1D" w:rsidRPr="00482087">
        <w:rPr>
          <w:rFonts w:cstheme="minorHAnsi"/>
          <w:bCs/>
        </w:rPr>
        <w:t xml:space="preserve"> </w:t>
      </w:r>
      <w:r w:rsidR="00482087" w:rsidRPr="00482087">
        <w:rPr>
          <w:rFonts w:cstheme="minorHAnsi"/>
        </w:rPr>
        <w:t>(</w:t>
      </w:r>
      <w:r w:rsidR="00A32C1D" w:rsidRPr="00482087">
        <w:rPr>
          <w:rFonts w:cstheme="minorHAnsi"/>
          <w:bCs/>
        </w:rPr>
        <w:t>left side</w:t>
      </w:r>
      <w:r w:rsidR="00482087" w:rsidRPr="00482087">
        <w:rPr>
          <w:rFonts w:cstheme="minorHAnsi"/>
        </w:rPr>
        <w:t>)</w:t>
      </w:r>
      <w:r w:rsidR="00A32C1D" w:rsidRPr="00482087">
        <w:rPr>
          <w:rFonts w:cstheme="minorHAnsi"/>
          <w:bCs/>
        </w:rPr>
        <w:t xml:space="preserve">, contralateral kidney </w:t>
      </w:r>
      <w:r w:rsidR="00482087" w:rsidRPr="00482087">
        <w:rPr>
          <w:rFonts w:cstheme="minorHAnsi"/>
        </w:rPr>
        <w:t>(</w:t>
      </w:r>
      <w:r w:rsidR="00A32C1D" w:rsidRPr="00482087">
        <w:rPr>
          <w:rFonts w:cstheme="minorHAnsi"/>
          <w:bCs/>
        </w:rPr>
        <w:t>right side</w:t>
      </w:r>
      <w:r w:rsidR="00482087" w:rsidRPr="00482087">
        <w:rPr>
          <w:rFonts w:cstheme="minorHAnsi"/>
        </w:rPr>
        <w:t>)</w:t>
      </w:r>
      <w:r w:rsidR="00A32C1D" w:rsidRPr="00482087">
        <w:rPr>
          <w:rFonts w:cstheme="minorHAnsi"/>
          <w:bCs/>
        </w:rPr>
        <w:t xml:space="preserve"> from stenosed mice.</w:t>
      </w:r>
      <w:r w:rsidRPr="00482087">
        <w:rPr>
          <w:rFonts w:cstheme="minorHAnsi"/>
          <w:bCs/>
        </w:rPr>
        <w:t xml:space="preserve"> </w:t>
      </w:r>
      <w:r w:rsidR="00482087" w:rsidRPr="00482087">
        <w:rPr>
          <w:rFonts w:cstheme="minorHAnsi"/>
        </w:rPr>
        <w:t>(</w:t>
      </w:r>
      <w:r w:rsidR="00482087" w:rsidRPr="00482087">
        <w:rPr>
          <w:rFonts w:cstheme="minorHAnsi"/>
          <w:b/>
        </w:rPr>
        <w:t>B</w:t>
      </w:r>
      <w:r w:rsidR="00482087" w:rsidRPr="00482087">
        <w:rPr>
          <w:rFonts w:cstheme="minorHAnsi"/>
        </w:rPr>
        <w:t>)</w:t>
      </w:r>
      <w:r w:rsidR="00482087">
        <w:rPr>
          <w:rFonts w:cstheme="minorHAnsi"/>
          <w:bCs/>
        </w:rPr>
        <w:t xml:space="preserve"> </w:t>
      </w:r>
      <w:r w:rsidR="003F10C1" w:rsidRPr="00482087">
        <w:rPr>
          <w:rFonts w:cstheme="minorHAnsi"/>
          <w:bCs/>
        </w:rPr>
        <w:t>R</w:t>
      </w:r>
      <w:r w:rsidR="00A32C1D" w:rsidRPr="00482087">
        <w:rPr>
          <w:rFonts w:cstheme="minorHAnsi"/>
          <w:bCs/>
        </w:rPr>
        <w:t>epresentative microscopy image</w:t>
      </w:r>
      <w:r w:rsidR="00242121" w:rsidRPr="00482087">
        <w:rPr>
          <w:rFonts w:cstheme="minorHAnsi"/>
          <w:bCs/>
        </w:rPr>
        <w:t>s</w:t>
      </w:r>
      <w:r w:rsidR="00A32C1D" w:rsidRPr="00482087">
        <w:rPr>
          <w:rFonts w:cstheme="minorHAnsi"/>
          <w:bCs/>
        </w:rPr>
        <w:t xml:space="preserve"> of sham kidney </w:t>
      </w:r>
      <w:r w:rsidR="00482087" w:rsidRPr="00482087">
        <w:rPr>
          <w:rFonts w:cstheme="minorHAnsi"/>
        </w:rPr>
        <w:t>(</w:t>
      </w:r>
      <w:r w:rsidR="00A32C1D" w:rsidRPr="00482087">
        <w:rPr>
          <w:rFonts w:cstheme="minorHAnsi"/>
          <w:bCs/>
        </w:rPr>
        <w:t>left side</w:t>
      </w:r>
      <w:r w:rsidR="00482087" w:rsidRPr="00482087">
        <w:rPr>
          <w:rFonts w:cstheme="minorHAnsi"/>
        </w:rPr>
        <w:t>)</w:t>
      </w:r>
      <w:r w:rsidR="00A32C1D" w:rsidRPr="00482087">
        <w:rPr>
          <w:rFonts w:cstheme="minorHAnsi"/>
          <w:bCs/>
        </w:rPr>
        <w:t xml:space="preserve">, and contralateral kidney </w:t>
      </w:r>
      <w:r w:rsidR="00482087" w:rsidRPr="00482087">
        <w:rPr>
          <w:rFonts w:cstheme="minorHAnsi"/>
        </w:rPr>
        <w:t>(</w:t>
      </w:r>
      <w:r w:rsidR="00A32C1D" w:rsidRPr="00482087">
        <w:rPr>
          <w:rFonts w:cstheme="minorHAnsi"/>
          <w:bCs/>
        </w:rPr>
        <w:t>right side</w:t>
      </w:r>
      <w:r w:rsidR="00482087" w:rsidRPr="00482087">
        <w:rPr>
          <w:rFonts w:cstheme="minorHAnsi"/>
        </w:rPr>
        <w:t>)</w:t>
      </w:r>
      <w:r w:rsidR="00A32C1D" w:rsidRPr="00482087">
        <w:rPr>
          <w:rFonts w:cstheme="minorHAnsi"/>
          <w:bCs/>
        </w:rPr>
        <w:t xml:space="preserve"> from sham mice.</w:t>
      </w:r>
      <w:r w:rsidRPr="00482087">
        <w:rPr>
          <w:rFonts w:cstheme="minorHAnsi"/>
          <w:bCs/>
        </w:rPr>
        <w:t xml:space="preserve"> Scale bar </w:t>
      </w:r>
      <w:r w:rsidR="009048AB" w:rsidRPr="00482087">
        <w:rPr>
          <w:rFonts w:cstheme="minorHAnsi"/>
          <w:bCs/>
        </w:rPr>
        <w:t>3</w:t>
      </w:r>
      <w:r w:rsidRPr="00482087">
        <w:rPr>
          <w:rFonts w:cstheme="minorHAnsi"/>
          <w:bCs/>
        </w:rPr>
        <w:t>0 microns</w:t>
      </w:r>
      <w:r w:rsidR="00A12653" w:rsidRPr="00482087">
        <w:rPr>
          <w:rFonts w:cstheme="minorHAnsi"/>
          <w:bCs/>
        </w:rPr>
        <w:t xml:space="preserve">. </w:t>
      </w:r>
      <w:r w:rsidR="00E61E4A" w:rsidRPr="00482087">
        <w:rPr>
          <w:rFonts w:cstheme="minorHAnsi"/>
          <w:bCs/>
        </w:rPr>
        <w:t>9</w:t>
      </w:r>
      <w:r w:rsidR="00A12653" w:rsidRPr="00482087">
        <w:rPr>
          <w:rFonts w:cstheme="minorHAnsi"/>
          <w:bCs/>
        </w:rPr>
        <w:t>0X magnification</w:t>
      </w:r>
      <w:r w:rsidRPr="00482087">
        <w:rPr>
          <w:rFonts w:cstheme="minorHAnsi"/>
          <w:bCs/>
        </w:rPr>
        <w:t>.</w:t>
      </w:r>
      <w:r w:rsidR="00F12C8F" w:rsidRPr="00482087">
        <w:rPr>
          <w:rFonts w:cstheme="minorHAnsi"/>
          <w:bCs/>
        </w:rPr>
        <w:t xml:space="preserve"> </w:t>
      </w:r>
      <w:r w:rsidR="00482087" w:rsidRPr="00482087">
        <w:rPr>
          <w:rFonts w:cstheme="minorHAnsi"/>
        </w:rPr>
        <w:t>(</w:t>
      </w:r>
      <w:r w:rsidR="00482087" w:rsidRPr="00482087">
        <w:rPr>
          <w:rFonts w:cstheme="minorHAnsi"/>
          <w:b/>
        </w:rPr>
        <w:t>C</w:t>
      </w:r>
      <w:r w:rsidR="00482087" w:rsidRPr="00482087">
        <w:rPr>
          <w:rFonts w:cstheme="minorHAnsi"/>
        </w:rPr>
        <w:t>)</w:t>
      </w:r>
      <w:r w:rsidR="00482087">
        <w:rPr>
          <w:rFonts w:cstheme="minorHAnsi"/>
          <w:bCs/>
        </w:rPr>
        <w:t xml:space="preserve"> </w:t>
      </w:r>
      <w:r w:rsidR="00F12C8F" w:rsidRPr="00482087">
        <w:rPr>
          <w:rFonts w:cstheme="minorHAnsi"/>
          <w:bCs/>
        </w:rPr>
        <w:t xml:space="preserve">Representative microscopy images of stenosed kidney </w:t>
      </w:r>
      <w:r w:rsidR="00482087" w:rsidRPr="00482087">
        <w:rPr>
          <w:rFonts w:cstheme="minorHAnsi"/>
        </w:rPr>
        <w:t>(</w:t>
      </w:r>
      <w:r w:rsidR="00F12C8F" w:rsidRPr="00482087">
        <w:rPr>
          <w:rFonts w:cstheme="minorHAnsi"/>
          <w:bCs/>
        </w:rPr>
        <w:t>left side</w:t>
      </w:r>
      <w:r w:rsidR="00482087" w:rsidRPr="00482087">
        <w:rPr>
          <w:rFonts w:cstheme="minorHAnsi"/>
        </w:rPr>
        <w:t>)</w:t>
      </w:r>
      <w:r w:rsidR="00F12C8F" w:rsidRPr="00482087">
        <w:rPr>
          <w:rFonts w:cstheme="minorHAnsi"/>
          <w:bCs/>
        </w:rPr>
        <w:t xml:space="preserve">, contralateral kidney </w:t>
      </w:r>
      <w:r w:rsidR="00482087" w:rsidRPr="00482087">
        <w:rPr>
          <w:rFonts w:cstheme="minorHAnsi"/>
        </w:rPr>
        <w:t>(</w:t>
      </w:r>
      <w:r w:rsidR="00F12C8F" w:rsidRPr="00482087">
        <w:rPr>
          <w:rFonts w:cstheme="minorHAnsi"/>
          <w:bCs/>
        </w:rPr>
        <w:t>right side</w:t>
      </w:r>
      <w:r w:rsidR="00482087" w:rsidRPr="00482087">
        <w:rPr>
          <w:rFonts w:cstheme="minorHAnsi"/>
        </w:rPr>
        <w:t>)</w:t>
      </w:r>
      <w:r w:rsidR="00F12C8F" w:rsidRPr="00482087">
        <w:rPr>
          <w:rFonts w:cstheme="minorHAnsi"/>
          <w:bCs/>
        </w:rPr>
        <w:t xml:space="preserve"> from stenosed mice. </w:t>
      </w:r>
      <w:r w:rsidR="00482087" w:rsidRPr="00482087">
        <w:rPr>
          <w:rFonts w:cstheme="minorHAnsi"/>
        </w:rPr>
        <w:t>(</w:t>
      </w:r>
      <w:r w:rsidR="00482087" w:rsidRPr="00482087">
        <w:rPr>
          <w:rFonts w:cstheme="minorHAnsi"/>
          <w:b/>
        </w:rPr>
        <w:t>D</w:t>
      </w:r>
      <w:r w:rsidR="00482087" w:rsidRPr="00482087">
        <w:rPr>
          <w:rFonts w:cstheme="minorHAnsi"/>
        </w:rPr>
        <w:t>)</w:t>
      </w:r>
      <w:r w:rsidR="00F12C8F" w:rsidRPr="00482087">
        <w:rPr>
          <w:rFonts w:cstheme="minorHAnsi"/>
          <w:bCs/>
        </w:rPr>
        <w:t xml:space="preserve"> Representative microscopy images of sham kidney </w:t>
      </w:r>
      <w:r w:rsidR="00482087" w:rsidRPr="00482087">
        <w:rPr>
          <w:rFonts w:cstheme="minorHAnsi"/>
        </w:rPr>
        <w:t>(</w:t>
      </w:r>
      <w:r w:rsidR="00F12C8F" w:rsidRPr="00482087">
        <w:rPr>
          <w:rFonts w:cstheme="minorHAnsi"/>
          <w:bCs/>
        </w:rPr>
        <w:t>left side</w:t>
      </w:r>
      <w:r w:rsidR="00482087" w:rsidRPr="00482087">
        <w:rPr>
          <w:rFonts w:cstheme="minorHAnsi"/>
        </w:rPr>
        <w:t>)</w:t>
      </w:r>
      <w:r w:rsidR="00F12C8F" w:rsidRPr="00482087">
        <w:rPr>
          <w:rFonts w:cstheme="minorHAnsi"/>
          <w:bCs/>
        </w:rPr>
        <w:t xml:space="preserve">, and contralateral kidney </w:t>
      </w:r>
      <w:r w:rsidR="00482087" w:rsidRPr="00482087">
        <w:rPr>
          <w:rFonts w:cstheme="minorHAnsi"/>
        </w:rPr>
        <w:t>(</w:t>
      </w:r>
      <w:r w:rsidR="00F12C8F" w:rsidRPr="00482087">
        <w:rPr>
          <w:rFonts w:cstheme="minorHAnsi"/>
          <w:bCs/>
        </w:rPr>
        <w:t>right side</w:t>
      </w:r>
      <w:r w:rsidR="00482087" w:rsidRPr="00482087">
        <w:rPr>
          <w:rFonts w:cstheme="minorHAnsi"/>
        </w:rPr>
        <w:t>)</w:t>
      </w:r>
      <w:r w:rsidR="00F12C8F" w:rsidRPr="00482087">
        <w:rPr>
          <w:rFonts w:cstheme="minorHAnsi"/>
          <w:bCs/>
        </w:rPr>
        <w:t xml:space="preserve"> from sham mice</w:t>
      </w:r>
      <w:r w:rsidR="00753A3A" w:rsidRPr="00482087">
        <w:rPr>
          <w:rFonts w:cstheme="minorHAnsi"/>
          <w:bCs/>
        </w:rPr>
        <w:t xml:space="preserve">. These images </w:t>
      </w:r>
      <w:r w:rsidR="00C31740" w:rsidRPr="00482087">
        <w:rPr>
          <w:rFonts w:cstheme="minorHAnsi"/>
          <w:bCs/>
        </w:rPr>
        <w:t>were</w:t>
      </w:r>
      <w:r w:rsidR="00753A3A" w:rsidRPr="00482087">
        <w:rPr>
          <w:rFonts w:cstheme="minorHAnsi"/>
          <w:bCs/>
        </w:rPr>
        <w:t xml:space="preserve"> mainly</w:t>
      </w:r>
      <w:r w:rsidR="00753A3A" w:rsidRPr="00D8287F">
        <w:rPr>
          <w:rFonts w:cstheme="minorHAnsi"/>
        </w:rPr>
        <w:t xml:space="preserve"> </w:t>
      </w:r>
      <w:r w:rsidR="00C31740" w:rsidRPr="00D8287F">
        <w:rPr>
          <w:rFonts w:cstheme="minorHAnsi"/>
        </w:rPr>
        <w:t xml:space="preserve">taken </w:t>
      </w:r>
      <w:r w:rsidR="00753A3A" w:rsidRPr="00D8287F">
        <w:rPr>
          <w:rFonts w:cstheme="minorHAnsi"/>
        </w:rPr>
        <w:t xml:space="preserve">from cortex </w:t>
      </w:r>
      <w:r w:rsidR="00C31740" w:rsidRPr="00D8287F">
        <w:rPr>
          <w:rFonts w:cstheme="minorHAnsi"/>
        </w:rPr>
        <w:t>region</w:t>
      </w:r>
      <w:r w:rsidR="00F12C8F" w:rsidRPr="00D8287F">
        <w:rPr>
          <w:rFonts w:cstheme="minorHAnsi"/>
        </w:rPr>
        <w:t xml:space="preserve">. Scale bar </w:t>
      </w:r>
      <w:r w:rsidR="00753A3A" w:rsidRPr="00D8287F">
        <w:rPr>
          <w:rFonts w:cstheme="minorHAnsi"/>
        </w:rPr>
        <w:t>5</w:t>
      </w:r>
      <w:r w:rsidR="00D54627" w:rsidRPr="00D8287F">
        <w:rPr>
          <w:rFonts w:cstheme="minorHAnsi"/>
        </w:rPr>
        <w:t>0</w:t>
      </w:r>
      <w:r w:rsidR="00F12C8F" w:rsidRPr="00D8287F">
        <w:rPr>
          <w:rFonts w:cstheme="minorHAnsi"/>
        </w:rPr>
        <w:t xml:space="preserve"> </w:t>
      </w:r>
      <w:r w:rsidR="00482087">
        <w:rPr>
          <w:rFonts w:cstheme="minorHAnsi"/>
        </w:rPr>
        <w:t>µm</w:t>
      </w:r>
      <w:r w:rsidR="00F12C8F" w:rsidRPr="00D8287F">
        <w:rPr>
          <w:rFonts w:cstheme="minorHAnsi"/>
        </w:rPr>
        <w:t>. 15</w:t>
      </w:r>
      <w:r w:rsidR="00482087">
        <w:rPr>
          <w:rFonts w:cstheme="minorHAnsi"/>
        </w:rPr>
        <w:t xml:space="preserve">x </w:t>
      </w:r>
      <w:r w:rsidR="00F12C8F" w:rsidRPr="00D8287F">
        <w:rPr>
          <w:rFonts w:cstheme="minorHAnsi"/>
        </w:rPr>
        <w:t xml:space="preserve">magnification. </w:t>
      </w:r>
      <w:r w:rsidR="00EE682F" w:rsidRPr="00D8287F">
        <w:rPr>
          <w:rFonts w:cstheme="minorHAnsi"/>
        </w:rPr>
        <w:t xml:space="preserve">White dotted circles </w:t>
      </w:r>
      <w:r w:rsidR="0051752F" w:rsidRPr="00D8287F">
        <w:rPr>
          <w:rFonts w:cstheme="minorHAnsi"/>
        </w:rPr>
        <w:t>denote the</w:t>
      </w:r>
      <w:r w:rsidR="00EE682F" w:rsidRPr="00D8287F">
        <w:rPr>
          <w:rFonts w:cstheme="minorHAnsi"/>
        </w:rPr>
        <w:t xml:space="preserve"> location of glomeruli. </w:t>
      </w:r>
      <w:r w:rsidR="00D95C98" w:rsidRPr="00D8287F">
        <w:rPr>
          <w:rFonts w:cstheme="minorHAnsi"/>
        </w:rPr>
        <w:t>G: Glomeruli, AfAr: Afferent arteriole, N=</w:t>
      </w:r>
      <w:r w:rsidR="007E64E7" w:rsidRPr="00D8287F">
        <w:rPr>
          <w:rFonts w:cstheme="minorHAnsi"/>
        </w:rPr>
        <w:t>4</w:t>
      </w:r>
      <w:r w:rsidR="00D95C98" w:rsidRPr="00D8287F">
        <w:rPr>
          <w:rFonts w:cstheme="minorHAnsi"/>
        </w:rPr>
        <w:t>.</w:t>
      </w:r>
    </w:p>
    <w:p w14:paraId="255AE049" w14:textId="021B0EFA" w:rsidR="0062705D" w:rsidRPr="00D8287F" w:rsidRDefault="0062705D" w:rsidP="0024593D">
      <w:pPr>
        <w:jc w:val="both"/>
        <w:rPr>
          <w:rFonts w:cstheme="minorHAnsi"/>
        </w:rPr>
      </w:pPr>
    </w:p>
    <w:p w14:paraId="631A2CE4" w14:textId="453DBE96" w:rsidR="0062705D" w:rsidRPr="00D8287F" w:rsidRDefault="0062705D" w:rsidP="0024593D">
      <w:pPr>
        <w:jc w:val="both"/>
        <w:rPr>
          <w:rFonts w:cstheme="minorHAnsi"/>
        </w:rPr>
      </w:pPr>
      <w:r w:rsidRPr="00D8287F">
        <w:rPr>
          <w:rFonts w:cstheme="minorHAnsi"/>
          <w:b/>
        </w:rPr>
        <w:t xml:space="preserve">Figure </w:t>
      </w:r>
      <w:r w:rsidR="005A034D" w:rsidRPr="00D8287F">
        <w:rPr>
          <w:rFonts w:cstheme="minorHAnsi"/>
          <w:b/>
        </w:rPr>
        <w:t>3</w:t>
      </w:r>
      <w:r w:rsidRPr="00D8287F">
        <w:rPr>
          <w:rFonts w:cstheme="minorHAnsi"/>
          <w:b/>
        </w:rPr>
        <w:t xml:space="preserve">. </w:t>
      </w:r>
      <w:r w:rsidRPr="00482087">
        <w:rPr>
          <w:rFonts w:cstheme="minorHAnsi"/>
          <w:b/>
          <w:iCs/>
        </w:rPr>
        <w:t>In situ</w:t>
      </w:r>
      <w:r w:rsidRPr="00D8287F">
        <w:rPr>
          <w:rFonts w:cstheme="minorHAnsi"/>
          <w:b/>
        </w:rPr>
        <w:t xml:space="preserve"> hybridization </w:t>
      </w:r>
      <w:r w:rsidR="003F10C1" w:rsidRPr="00D8287F">
        <w:rPr>
          <w:rFonts w:cstheme="minorHAnsi"/>
          <w:b/>
        </w:rPr>
        <w:t xml:space="preserve">analysis of renin mRNA </w:t>
      </w:r>
      <w:r w:rsidRPr="00D8287F">
        <w:rPr>
          <w:rFonts w:cstheme="minorHAnsi"/>
          <w:b/>
        </w:rPr>
        <w:t xml:space="preserve">expression after renal artery stenosis. </w:t>
      </w:r>
      <w:r w:rsidRPr="00D8287F">
        <w:rPr>
          <w:rFonts w:cstheme="minorHAnsi"/>
        </w:rPr>
        <w:t>After 3-day</w:t>
      </w:r>
      <w:r w:rsidR="004700CE" w:rsidRPr="00D8287F">
        <w:rPr>
          <w:rFonts w:cstheme="minorHAnsi"/>
        </w:rPr>
        <w:t>s</w:t>
      </w:r>
      <w:r w:rsidRPr="00D8287F">
        <w:rPr>
          <w:rFonts w:cstheme="minorHAnsi"/>
        </w:rPr>
        <w:t xml:space="preserve"> of renal artery stenosis, mice were euthanized and kidneys were isolated and perfusion-fixed with 4% neutral buffered formalin solution, dehydrated in a graduated ethanol series, and embedded in paraffin.</w:t>
      </w:r>
      <w:r w:rsidR="00F044EB" w:rsidRPr="00D8287F">
        <w:rPr>
          <w:rFonts w:cstheme="minorHAnsi"/>
        </w:rPr>
        <w:t xml:space="preserve"> </w:t>
      </w:r>
      <w:r w:rsidR="00F044EB" w:rsidRPr="00482087">
        <w:rPr>
          <w:rFonts w:cstheme="minorHAnsi"/>
          <w:iCs/>
        </w:rPr>
        <w:t>In situ</w:t>
      </w:r>
      <w:r w:rsidR="00F044EB" w:rsidRPr="00D8287F">
        <w:rPr>
          <w:rFonts w:cstheme="minorHAnsi"/>
          <w:i/>
        </w:rPr>
        <w:t xml:space="preserve"> </w:t>
      </w:r>
      <w:r w:rsidR="00F044EB" w:rsidRPr="00D8287F">
        <w:rPr>
          <w:rFonts w:cstheme="minorHAnsi"/>
        </w:rPr>
        <w:t xml:space="preserve">hybridization was performed following </w:t>
      </w:r>
      <w:r w:rsidR="00B75C4C" w:rsidRPr="00D8287F">
        <w:rPr>
          <w:rFonts w:cstheme="minorHAnsi"/>
        </w:rPr>
        <w:t xml:space="preserve">the </w:t>
      </w:r>
      <w:r w:rsidR="00F044EB" w:rsidRPr="00D8287F">
        <w:rPr>
          <w:rFonts w:cstheme="minorHAnsi"/>
        </w:rPr>
        <w:t>manufacturer’s instructions.</w:t>
      </w:r>
      <w:r w:rsidRPr="00D8287F">
        <w:rPr>
          <w:rFonts w:cstheme="minorHAnsi"/>
        </w:rPr>
        <w:t xml:space="preserve"> </w:t>
      </w:r>
      <w:r w:rsidR="00F044EB" w:rsidRPr="00D8287F">
        <w:rPr>
          <w:rFonts w:cstheme="minorHAnsi"/>
        </w:rPr>
        <w:t>Dark red</w:t>
      </w:r>
      <w:r w:rsidRPr="00D8287F">
        <w:rPr>
          <w:rFonts w:cstheme="minorHAnsi"/>
        </w:rPr>
        <w:t xml:space="preserve"> staining represents </w:t>
      </w:r>
      <w:r w:rsidR="00F12C8F" w:rsidRPr="00D8287F">
        <w:rPr>
          <w:rFonts w:cstheme="minorHAnsi"/>
        </w:rPr>
        <w:t xml:space="preserve">mRNA </w:t>
      </w:r>
      <w:r w:rsidRPr="00D8287F">
        <w:rPr>
          <w:rFonts w:cstheme="minorHAnsi"/>
        </w:rPr>
        <w:t xml:space="preserve">renin expression; blue, nuclei. </w:t>
      </w:r>
      <w:r w:rsidR="00482087" w:rsidRPr="00482087">
        <w:rPr>
          <w:rFonts w:cstheme="minorHAnsi"/>
        </w:rPr>
        <w:t>(</w:t>
      </w:r>
      <w:r w:rsidR="00482087">
        <w:rPr>
          <w:rFonts w:cstheme="minorHAnsi"/>
          <w:b/>
        </w:rPr>
        <w:t>A</w:t>
      </w:r>
      <w:r w:rsidR="00482087" w:rsidRPr="00482087">
        <w:rPr>
          <w:rFonts w:cstheme="minorHAnsi"/>
        </w:rPr>
        <w:t>)</w:t>
      </w:r>
      <w:r w:rsidR="003F10C1" w:rsidRPr="00D8287F">
        <w:rPr>
          <w:rFonts w:cstheme="minorHAnsi"/>
          <w:b/>
        </w:rPr>
        <w:t>.</w:t>
      </w:r>
      <w:r w:rsidRPr="00D8287F">
        <w:rPr>
          <w:rFonts w:cstheme="minorHAnsi"/>
          <w:b/>
        </w:rPr>
        <w:t xml:space="preserve"> </w:t>
      </w:r>
      <w:r w:rsidRPr="00D8287F">
        <w:rPr>
          <w:rFonts w:cstheme="minorHAnsi"/>
        </w:rPr>
        <w:t xml:space="preserve">Representative microscopy image of stenosed kidneys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left side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</w:rPr>
        <w:t xml:space="preserve">, </w:t>
      </w:r>
      <w:r w:rsidR="0062770B" w:rsidRPr="00D8287F">
        <w:rPr>
          <w:rFonts w:cstheme="minorHAnsi"/>
        </w:rPr>
        <w:t xml:space="preserve">and </w:t>
      </w:r>
      <w:r w:rsidRPr="00D8287F">
        <w:rPr>
          <w:rFonts w:cstheme="minorHAnsi"/>
        </w:rPr>
        <w:t xml:space="preserve">contralateral kidney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right side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</w:rPr>
        <w:t xml:space="preserve"> from stenosed mice. </w:t>
      </w:r>
      <w:r w:rsidR="00482087" w:rsidRPr="00482087">
        <w:rPr>
          <w:rFonts w:cstheme="minorHAnsi"/>
        </w:rPr>
        <w:t>(</w:t>
      </w:r>
      <w:r w:rsidR="00482087">
        <w:rPr>
          <w:rFonts w:cstheme="minorHAnsi"/>
          <w:b/>
        </w:rPr>
        <w:t>B</w:t>
      </w:r>
      <w:r w:rsidR="00482087" w:rsidRPr="00482087">
        <w:rPr>
          <w:rFonts w:cstheme="minorHAnsi"/>
        </w:rPr>
        <w:t>)</w:t>
      </w:r>
      <w:r w:rsidR="003F10C1" w:rsidRPr="00D8287F">
        <w:rPr>
          <w:rFonts w:cstheme="minorHAnsi"/>
          <w:b/>
        </w:rPr>
        <w:t>.</w:t>
      </w:r>
      <w:r w:rsidRPr="00D8287F">
        <w:rPr>
          <w:rFonts w:cstheme="minorHAnsi"/>
          <w:b/>
        </w:rPr>
        <w:t xml:space="preserve"> </w:t>
      </w:r>
      <w:r w:rsidR="003F10C1" w:rsidRPr="00D8287F">
        <w:rPr>
          <w:rFonts w:cstheme="minorHAnsi"/>
        </w:rPr>
        <w:t>R</w:t>
      </w:r>
      <w:r w:rsidRPr="00D8287F">
        <w:rPr>
          <w:rFonts w:cstheme="minorHAnsi"/>
        </w:rPr>
        <w:t xml:space="preserve">epresentative microscopy image of sham kidney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left side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</w:rPr>
        <w:t xml:space="preserve">, and contralateral kidney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right side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</w:rPr>
        <w:t xml:space="preserve"> from sham mice. Scale bar </w:t>
      </w:r>
      <w:r w:rsidR="00F044EB" w:rsidRPr="00D8287F">
        <w:rPr>
          <w:rFonts w:cstheme="minorHAnsi"/>
        </w:rPr>
        <w:t>5</w:t>
      </w:r>
      <w:r w:rsidRPr="00D8287F">
        <w:rPr>
          <w:rFonts w:cstheme="minorHAnsi"/>
        </w:rPr>
        <w:t xml:space="preserve">0 </w:t>
      </w:r>
      <w:r w:rsidR="00482087">
        <w:rPr>
          <w:rFonts w:cstheme="minorHAnsi"/>
        </w:rPr>
        <w:t>µm</w:t>
      </w:r>
      <w:r w:rsidRPr="00D8287F">
        <w:rPr>
          <w:rFonts w:cstheme="minorHAnsi"/>
        </w:rPr>
        <w:t xml:space="preserve">. </w:t>
      </w:r>
      <w:r w:rsidR="00B3335A" w:rsidRPr="00D8287F">
        <w:rPr>
          <w:rFonts w:cstheme="minorHAnsi"/>
        </w:rPr>
        <w:t xml:space="preserve">White </w:t>
      </w:r>
      <w:r w:rsidR="00EE682F" w:rsidRPr="00D8287F">
        <w:rPr>
          <w:rFonts w:cstheme="minorHAnsi"/>
        </w:rPr>
        <w:t xml:space="preserve">dotted </w:t>
      </w:r>
      <w:r w:rsidR="00B3335A" w:rsidRPr="00D8287F">
        <w:rPr>
          <w:rFonts w:cstheme="minorHAnsi"/>
        </w:rPr>
        <w:t xml:space="preserve">circles </w:t>
      </w:r>
      <w:r w:rsidR="0051752F" w:rsidRPr="00D8287F">
        <w:rPr>
          <w:rFonts w:cstheme="minorHAnsi"/>
        </w:rPr>
        <w:t>denote</w:t>
      </w:r>
      <w:r w:rsidR="00B3335A" w:rsidRPr="00D8287F">
        <w:rPr>
          <w:rFonts w:cstheme="minorHAnsi"/>
        </w:rPr>
        <w:t xml:space="preserve"> glomeruli expressing renin. </w:t>
      </w:r>
      <w:r w:rsidRPr="00D8287F">
        <w:rPr>
          <w:rFonts w:cstheme="minorHAnsi"/>
        </w:rPr>
        <w:t>G: Glomeruli, AfAr: Afferent arteriole, N=</w:t>
      </w:r>
      <w:r w:rsidR="007E64E7" w:rsidRPr="00D8287F">
        <w:rPr>
          <w:rFonts w:cstheme="minorHAnsi"/>
        </w:rPr>
        <w:t>4</w:t>
      </w:r>
      <w:r w:rsidRPr="00D8287F">
        <w:rPr>
          <w:rFonts w:cstheme="minorHAnsi"/>
        </w:rPr>
        <w:t>.</w:t>
      </w:r>
      <w:r w:rsidR="009348D0" w:rsidRPr="00D8287F">
        <w:rPr>
          <w:rFonts w:cstheme="minorHAnsi"/>
        </w:rPr>
        <w:t xml:space="preserve"> </w:t>
      </w:r>
    </w:p>
    <w:p w14:paraId="5E272CBA" w14:textId="1FEBC526" w:rsidR="009348D0" w:rsidRPr="00D8287F" w:rsidRDefault="009348D0" w:rsidP="0024593D">
      <w:pPr>
        <w:jc w:val="both"/>
        <w:rPr>
          <w:rFonts w:cstheme="minorHAnsi"/>
        </w:rPr>
      </w:pPr>
    </w:p>
    <w:p w14:paraId="46EE5E5B" w14:textId="0308F60E" w:rsidR="009348D0" w:rsidRPr="00D8287F" w:rsidRDefault="009348D0" w:rsidP="0024593D">
      <w:pPr>
        <w:jc w:val="both"/>
        <w:rPr>
          <w:rFonts w:cstheme="minorHAnsi"/>
        </w:rPr>
      </w:pPr>
      <w:r w:rsidRPr="00D8287F">
        <w:rPr>
          <w:rFonts w:cstheme="minorHAnsi"/>
          <w:b/>
        </w:rPr>
        <w:t xml:space="preserve">Figure </w:t>
      </w:r>
      <w:r w:rsidR="005A034D" w:rsidRPr="00D8287F">
        <w:rPr>
          <w:rFonts w:cstheme="minorHAnsi"/>
          <w:b/>
        </w:rPr>
        <w:t>4</w:t>
      </w:r>
      <w:r w:rsidRPr="00D8287F">
        <w:rPr>
          <w:rFonts w:cstheme="minorHAnsi"/>
          <w:b/>
        </w:rPr>
        <w:t xml:space="preserve">. </w:t>
      </w:r>
      <w:r w:rsidR="00683A62" w:rsidRPr="00D8287F">
        <w:rPr>
          <w:rFonts w:eastAsia="Times New Roman" w:cstheme="minorHAnsi"/>
          <w:b/>
          <w:bCs/>
          <w:lang w:eastAsia="es-PE"/>
        </w:rPr>
        <w:t>N</w:t>
      </w:r>
      <w:r w:rsidR="0025755A" w:rsidRPr="00D8287F">
        <w:rPr>
          <w:rFonts w:eastAsia="Times New Roman" w:cstheme="minorHAnsi"/>
          <w:b/>
          <w:bCs/>
          <w:lang w:eastAsia="es-PE"/>
        </w:rPr>
        <w:t>eutrophil gelatinase-associated lipocalin</w:t>
      </w:r>
      <w:r w:rsidR="0025755A" w:rsidRPr="00D8287F">
        <w:rPr>
          <w:rFonts w:cstheme="minorHAnsi"/>
          <w:b/>
        </w:rPr>
        <w:t xml:space="preserve">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  <w:b/>
        </w:rPr>
        <w:t>N-GAL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  <w:b/>
        </w:rPr>
        <w:t xml:space="preserve"> expression </w:t>
      </w:r>
      <w:r w:rsidR="003F10C1" w:rsidRPr="00D8287F">
        <w:rPr>
          <w:rFonts w:cstheme="minorHAnsi"/>
          <w:b/>
        </w:rPr>
        <w:t>after renal artery stenosis</w:t>
      </w:r>
      <w:r w:rsidRPr="00D8287F">
        <w:rPr>
          <w:rFonts w:cstheme="minorHAnsi"/>
          <w:b/>
        </w:rPr>
        <w:t xml:space="preserve">. </w:t>
      </w:r>
      <w:r w:rsidRPr="00D8287F">
        <w:rPr>
          <w:rFonts w:cstheme="minorHAnsi"/>
        </w:rPr>
        <w:t xml:space="preserve">After 3-day renal artery stenosis, mice were euthanized and kidneys were harvested, and </w:t>
      </w:r>
      <w:r w:rsidR="003F10C1" w:rsidRPr="00D8287F">
        <w:rPr>
          <w:rFonts w:cstheme="minorHAnsi"/>
        </w:rPr>
        <w:t xml:space="preserve">N-GAL expression measure by </w:t>
      </w:r>
      <w:r w:rsidRPr="00D8287F">
        <w:rPr>
          <w:rFonts w:cstheme="minorHAnsi"/>
        </w:rPr>
        <w:t>Western blot.</w:t>
      </w:r>
      <w:r w:rsidRPr="00D8287F">
        <w:rPr>
          <w:rFonts w:cstheme="minorHAnsi"/>
          <w:b/>
        </w:rPr>
        <w:t xml:space="preserve"> </w:t>
      </w:r>
      <w:r w:rsidR="00482087" w:rsidRPr="00482087">
        <w:rPr>
          <w:rFonts w:cstheme="minorHAnsi"/>
        </w:rPr>
        <w:t>(</w:t>
      </w:r>
      <w:r w:rsidR="00482087">
        <w:rPr>
          <w:rFonts w:cstheme="minorHAnsi"/>
          <w:b/>
        </w:rPr>
        <w:t>A</w:t>
      </w:r>
      <w:r w:rsidR="00482087" w:rsidRPr="00482087">
        <w:rPr>
          <w:rFonts w:cstheme="minorHAnsi"/>
        </w:rPr>
        <w:t>)</w:t>
      </w:r>
      <w:r w:rsidR="00482087">
        <w:rPr>
          <w:rFonts w:cstheme="minorHAnsi"/>
          <w:b/>
        </w:rPr>
        <w:t xml:space="preserve"> </w:t>
      </w:r>
      <w:r w:rsidR="003F10C1" w:rsidRPr="00D8287F">
        <w:rPr>
          <w:rFonts w:cstheme="minorHAnsi"/>
        </w:rPr>
        <w:t>R</w:t>
      </w:r>
      <w:r w:rsidRPr="00D8287F">
        <w:rPr>
          <w:rFonts w:cstheme="minorHAnsi"/>
        </w:rPr>
        <w:t xml:space="preserve">epresentative Western blots images from 3-day stenosed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left panel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</w:rPr>
        <w:t xml:space="preserve"> and sham mice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right panel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</w:rPr>
        <w:t xml:space="preserve">. Beta-actin was used as loading control. </w:t>
      </w:r>
      <w:r w:rsidR="00482087" w:rsidRPr="00482087">
        <w:rPr>
          <w:rFonts w:cstheme="minorHAnsi"/>
        </w:rPr>
        <w:lastRenderedPageBreak/>
        <w:t>(</w:t>
      </w:r>
      <w:r w:rsidR="00482087">
        <w:rPr>
          <w:rFonts w:cstheme="minorHAnsi"/>
          <w:b/>
        </w:rPr>
        <w:t>B</w:t>
      </w:r>
      <w:r w:rsidR="00482087" w:rsidRPr="00482087">
        <w:rPr>
          <w:rFonts w:cstheme="minorHAnsi"/>
        </w:rPr>
        <w:t>)</w:t>
      </w:r>
      <w:r w:rsidR="00482087">
        <w:rPr>
          <w:rFonts w:cstheme="minorHAnsi"/>
          <w:b/>
        </w:rPr>
        <w:t xml:space="preserve"> </w:t>
      </w:r>
      <w:r w:rsidR="003F10C1" w:rsidRPr="00D8287F">
        <w:rPr>
          <w:rFonts w:cstheme="minorHAnsi"/>
        </w:rPr>
        <w:t>D</w:t>
      </w:r>
      <w:r w:rsidRPr="00D8287F">
        <w:rPr>
          <w:rFonts w:cstheme="minorHAnsi"/>
        </w:rPr>
        <w:t xml:space="preserve">ensitometric analysis </w:t>
      </w:r>
      <w:r w:rsidR="0062770B" w:rsidRPr="00D8287F">
        <w:rPr>
          <w:rFonts w:cstheme="minorHAnsi"/>
        </w:rPr>
        <w:t xml:space="preserve">of </w:t>
      </w:r>
      <w:r w:rsidR="00E0595E" w:rsidRPr="00D8287F">
        <w:rPr>
          <w:rFonts w:cstheme="minorHAnsi"/>
        </w:rPr>
        <w:t xml:space="preserve">N-GAL </w:t>
      </w:r>
      <w:r w:rsidRPr="00D8287F">
        <w:rPr>
          <w:rFonts w:cstheme="minorHAnsi"/>
        </w:rPr>
        <w:t xml:space="preserve">bands. </w:t>
      </w:r>
      <w:r w:rsidR="00E0595E" w:rsidRPr="00D8287F">
        <w:rPr>
          <w:rFonts w:cstheme="minorHAnsi"/>
        </w:rPr>
        <w:t>Protein density values of N-GAL were</w:t>
      </w:r>
      <w:r w:rsidRPr="00D8287F">
        <w:rPr>
          <w:rFonts w:cstheme="minorHAnsi"/>
        </w:rPr>
        <w:t xml:space="preserve"> normalized </w:t>
      </w:r>
      <w:r w:rsidR="00F12C8F" w:rsidRPr="00D8287F">
        <w:rPr>
          <w:rFonts w:cstheme="minorHAnsi"/>
        </w:rPr>
        <w:t xml:space="preserve">to </w:t>
      </w:r>
      <w:r w:rsidRPr="00D8287F">
        <w:rPr>
          <w:rFonts w:cstheme="minorHAnsi"/>
        </w:rPr>
        <w:t>β-actin. Data are presented as the mean ± SD. P calculated with two-way ANOVA followed by Tukey post-hoc test. *</w:t>
      </w:r>
      <w:r w:rsidR="00467BF3" w:rsidRPr="00D8287F">
        <w:rPr>
          <w:rFonts w:cstheme="minorHAnsi"/>
        </w:rPr>
        <w:t>*</w:t>
      </w:r>
      <w:r w:rsidRPr="00D8287F">
        <w:rPr>
          <w:rFonts w:cstheme="minorHAnsi"/>
        </w:rPr>
        <w:t>P&lt;0.0</w:t>
      </w:r>
      <w:r w:rsidR="00467BF3" w:rsidRPr="00D8287F">
        <w:rPr>
          <w:rFonts w:cstheme="minorHAnsi"/>
        </w:rPr>
        <w:t>1</w:t>
      </w:r>
      <w:r w:rsidRPr="00D8287F">
        <w:rPr>
          <w:rFonts w:cstheme="minorHAnsi"/>
        </w:rPr>
        <w:t>, *</w:t>
      </w:r>
      <w:r w:rsidR="00467BF3" w:rsidRPr="00D8287F">
        <w:rPr>
          <w:rFonts w:cstheme="minorHAnsi"/>
        </w:rPr>
        <w:t>*</w:t>
      </w:r>
      <w:r w:rsidRPr="00D8287F">
        <w:rPr>
          <w:rFonts w:cstheme="minorHAnsi"/>
        </w:rPr>
        <w:t>*P&lt; 0.0</w:t>
      </w:r>
      <w:r w:rsidR="00467BF3" w:rsidRPr="00D8287F">
        <w:rPr>
          <w:rFonts w:cstheme="minorHAnsi"/>
        </w:rPr>
        <w:t>0</w:t>
      </w:r>
      <w:r w:rsidRPr="00D8287F">
        <w:rPr>
          <w:rFonts w:cstheme="minorHAnsi"/>
        </w:rPr>
        <w:t>1, N=</w:t>
      </w:r>
      <w:r w:rsidR="008F1F39" w:rsidRPr="00D8287F">
        <w:rPr>
          <w:rFonts w:cstheme="minorHAnsi"/>
        </w:rPr>
        <w:t>3-5</w:t>
      </w:r>
      <w:r w:rsidRPr="00D8287F">
        <w:rPr>
          <w:rFonts w:cstheme="minorHAnsi"/>
        </w:rPr>
        <w:t>.</w:t>
      </w:r>
    </w:p>
    <w:p w14:paraId="08F176B5" w14:textId="6B60C206" w:rsidR="006A2716" w:rsidRPr="00D8287F" w:rsidRDefault="006A2716" w:rsidP="0024593D">
      <w:pPr>
        <w:jc w:val="both"/>
        <w:rPr>
          <w:rFonts w:cstheme="minorHAnsi"/>
          <w:b/>
          <w:bCs/>
        </w:rPr>
      </w:pPr>
    </w:p>
    <w:p w14:paraId="42F38C42" w14:textId="14589C37" w:rsidR="006F4DC1" w:rsidRPr="00D8287F" w:rsidRDefault="0080298F" w:rsidP="0024593D">
      <w:pPr>
        <w:jc w:val="both"/>
        <w:rPr>
          <w:rFonts w:cstheme="minorHAnsi"/>
          <w:b/>
          <w:bCs/>
        </w:rPr>
      </w:pPr>
      <w:r w:rsidRPr="00D8287F">
        <w:rPr>
          <w:rFonts w:cstheme="minorHAnsi"/>
          <w:b/>
          <w:bCs/>
        </w:rPr>
        <w:t>DISCUSSION</w:t>
      </w:r>
    </w:p>
    <w:p w14:paraId="1CFD39BB" w14:textId="5D16C4D0" w:rsidR="00DF7147" w:rsidRPr="00D8287F" w:rsidRDefault="00CB4A7C" w:rsidP="0024593D">
      <w:pPr>
        <w:jc w:val="both"/>
        <w:rPr>
          <w:rFonts w:cstheme="minorHAnsi"/>
          <w:bCs/>
        </w:rPr>
      </w:pPr>
      <w:r w:rsidRPr="00D8287F">
        <w:rPr>
          <w:rFonts w:cstheme="minorHAnsi"/>
          <w:bCs/>
        </w:rPr>
        <w:t>R</w:t>
      </w:r>
      <w:r w:rsidR="00827C9C" w:rsidRPr="00D8287F">
        <w:rPr>
          <w:rFonts w:cstheme="minorHAnsi"/>
          <w:bCs/>
        </w:rPr>
        <w:t>enal artery stenosis is an important cause of secondary or resistant hypertension</w:t>
      </w:r>
      <w:r w:rsidR="00DB21DE" w:rsidRPr="00D8287F">
        <w:rPr>
          <w:rFonts w:cstheme="minorHAnsi"/>
          <w:bCs/>
        </w:rPr>
        <w:t>,</w:t>
      </w:r>
      <w:r w:rsidR="00827C9C" w:rsidRPr="00D8287F">
        <w:rPr>
          <w:rFonts w:cstheme="minorHAnsi"/>
          <w:bCs/>
        </w:rPr>
        <w:t xml:space="preserve"> and kidney injury</w:t>
      </w:r>
      <w:r w:rsidR="007E5759" w:rsidRPr="00D8287F">
        <w:rPr>
          <w:rFonts w:cstheme="minorHAnsi"/>
          <w:bCs/>
        </w:rPr>
        <w:fldChar w:fldCharType="begin">
          <w:fldData xml:space="preserve">PEVuZE5vdGU+PENpdGU+PEF1dGhvcj5LYXNoeWFwPC9BdXRob3I+PFllYXI+MjAxNjwvWWVhcj48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</w:fldData>
        </w:fldChar>
      </w:r>
      <w:r w:rsidR="00240088" w:rsidRPr="00D8287F">
        <w:rPr>
          <w:rFonts w:cstheme="minorHAnsi"/>
          <w:bCs/>
        </w:rPr>
        <w:instrText xml:space="preserve"> ADDIN EN.CITE </w:instrText>
      </w:r>
      <w:r w:rsidR="00240088" w:rsidRPr="00D8287F">
        <w:rPr>
          <w:rFonts w:cstheme="minorHAnsi"/>
          <w:bCs/>
        </w:rPr>
        <w:fldChar w:fldCharType="begin">
          <w:fldData xml:space="preserve">PEVuZE5vdGU+PENpdGU+PEF1dGhvcj5LYXNoeWFwPC9BdXRob3I+PFllYXI+MjAxNjwvWWVhcj48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</w:fldData>
        </w:fldChar>
      </w:r>
      <w:r w:rsidR="00240088" w:rsidRPr="00D8287F">
        <w:rPr>
          <w:rFonts w:cstheme="minorHAnsi"/>
          <w:bCs/>
        </w:rPr>
        <w:instrText xml:space="preserve"> ADDIN EN.CITE.DATA </w:instrText>
      </w:r>
      <w:r w:rsidR="00240088" w:rsidRPr="00D8287F">
        <w:rPr>
          <w:rFonts w:cstheme="minorHAnsi"/>
          <w:bCs/>
        </w:rPr>
      </w:r>
      <w:r w:rsidR="00240088" w:rsidRPr="00D8287F">
        <w:rPr>
          <w:rFonts w:cstheme="minorHAnsi"/>
          <w:bCs/>
        </w:rPr>
        <w:fldChar w:fldCharType="end"/>
      </w:r>
      <w:r w:rsidR="007E5759" w:rsidRPr="00D8287F">
        <w:rPr>
          <w:rFonts w:cstheme="minorHAnsi"/>
          <w:bCs/>
        </w:rPr>
      </w:r>
      <w:r w:rsidR="007E5759" w:rsidRPr="00D8287F">
        <w:rPr>
          <w:rFonts w:cstheme="minorHAnsi"/>
          <w:bCs/>
        </w:rPr>
        <w:fldChar w:fldCharType="separate"/>
      </w:r>
      <w:r w:rsidR="00240088" w:rsidRPr="00D8287F">
        <w:rPr>
          <w:rFonts w:cstheme="minorHAnsi"/>
          <w:bCs/>
          <w:noProof/>
          <w:vertAlign w:val="superscript"/>
        </w:rPr>
        <w:t>1,29</w:t>
      </w:r>
      <w:r w:rsidR="007E5759" w:rsidRPr="00D8287F">
        <w:rPr>
          <w:rFonts w:cstheme="minorHAnsi"/>
          <w:bCs/>
        </w:rPr>
        <w:fldChar w:fldCharType="end"/>
      </w:r>
      <w:r w:rsidR="00827C9C" w:rsidRPr="00D8287F">
        <w:rPr>
          <w:rFonts w:cstheme="minorHAnsi"/>
          <w:bCs/>
        </w:rPr>
        <w:t>.</w:t>
      </w:r>
      <w:r w:rsidR="0037635B" w:rsidRPr="00D8287F">
        <w:rPr>
          <w:rFonts w:cstheme="minorHAnsi"/>
          <w:bCs/>
        </w:rPr>
        <w:t xml:space="preserve"> </w:t>
      </w:r>
      <w:r w:rsidR="00E3397B" w:rsidRPr="00D8287F">
        <w:rPr>
          <w:rFonts w:cstheme="minorHAnsi"/>
          <w:bCs/>
        </w:rPr>
        <w:t>T</w:t>
      </w:r>
      <w:r w:rsidR="00313F59" w:rsidRPr="00D8287F">
        <w:rPr>
          <w:rFonts w:cstheme="minorHAnsi"/>
          <w:bCs/>
        </w:rPr>
        <w:t>he t</w:t>
      </w:r>
      <w:r w:rsidR="00E3397B" w:rsidRPr="00D8287F">
        <w:rPr>
          <w:rFonts w:cstheme="minorHAnsi"/>
          <w:bCs/>
        </w:rPr>
        <w:t xml:space="preserve">wo kidney one clip </w:t>
      </w:r>
      <w:r w:rsidR="00482087" w:rsidRPr="00482087">
        <w:rPr>
          <w:rFonts w:cstheme="minorHAnsi"/>
        </w:rPr>
        <w:t>(</w:t>
      </w:r>
      <w:r w:rsidR="00E3397B" w:rsidRPr="00D8287F">
        <w:rPr>
          <w:rFonts w:cstheme="minorHAnsi"/>
          <w:bCs/>
        </w:rPr>
        <w:t>2K1C</w:t>
      </w:r>
      <w:r w:rsidR="00482087" w:rsidRPr="00482087">
        <w:rPr>
          <w:rFonts w:cstheme="minorHAnsi"/>
        </w:rPr>
        <w:t>)</w:t>
      </w:r>
      <w:r w:rsidR="00E3397B" w:rsidRPr="00D8287F">
        <w:rPr>
          <w:rFonts w:cstheme="minorHAnsi"/>
          <w:bCs/>
        </w:rPr>
        <w:t xml:space="preserve"> Goldblatt model has been employed to study RAStenosis induced renovascular hypertension</w:t>
      </w:r>
      <w:r w:rsidR="00E3397B" w:rsidRPr="00D8287F">
        <w:rPr>
          <w:rFonts w:cstheme="minorHAnsi"/>
          <w:bCs/>
        </w:rPr>
        <w:fldChar w:fldCharType="begin">
          <w:fldData xml:space="preserve">PEVuZE5vdGU+PENpdGU+PEF1dGhvcj5LYXNoeWFwPC9BdXRob3I+PFllYXI+MjAxNjwvWWVhcj48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=
</w:fldData>
        </w:fldChar>
      </w:r>
      <w:r w:rsidR="00240088" w:rsidRPr="00D8287F">
        <w:rPr>
          <w:rFonts w:cstheme="minorHAnsi"/>
          <w:bCs/>
        </w:rPr>
        <w:instrText xml:space="preserve"> ADDIN EN.CITE </w:instrText>
      </w:r>
      <w:r w:rsidR="00240088" w:rsidRPr="00D8287F">
        <w:rPr>
          <w:rFonts w:cstheme="minorHAnsi"/>
          <w:bCs/>
        </w:rPr>
        <w:fldChar w:fldCharType="begin">
          <w:fldData xml:space="preserve">PEVuZE5vdGU+PENpdGU+PEF1dGhvcj5LYXNoeWFwPC9BdXRob3I+PFllYXI+MjAxNjwvWWVhcj48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=
</w:fldData>
        </w:fldChar>
      </w:r>
      <w:r w:rsidR="00240088" w:rsidRPr="00D8287F">
        <w:rPr>
          <w:rFonts w:cstheme="minorHAnsi"/>
          <w:bCs/>
        </w:rPr>
        <w:instrText xml:space="preserve"> ADDIN EN.CITE.DATA </w:instrText>
      </w:r>
      <w:r w:rsidR="00240088" w:rsidRPr="00D8287F">
        <w:rPr>
          <w:rFonts w:cstheme="minorHAnsi"/>
          <w:bCs/>
        </w:rPr>
      </w:r>
      <w:r w:rsidR="00240088" w:rsidRPr="00D8287F">
        <w:rPr>
          <w:rFonts w:cstheme="minorHAnsi"/>
          <w:bCs/>
        </w:rPr>
        <w:fldChar w:fldCharType="end"/>
      </w:r>
      <w:r w:rsidR="00E3397B" w:rsidRPr="00D8287F">
        <w:rPr>
          <w:rFonts w:cstheme="minorHAnsi"/>
          <w:bCs/>
        </w:rPr>
      </w:r>
      <w:r w:rsidR="00E3397B" w:rsidRPr="00D8287F">
        <w:rPr>
          <w:rFonts w:cstheme="minorHAnsi"/>
          <w:bCs/>
        </w:rPr>
        <w:fldChar w:fldCharType="separate"/>
      </w:r>
      <w:r w:rsidR="007F3BA5" w:rsidRPr="00D8287F">
        <w:rPr>
          <w:rFonts w:cstheme="minorHAnsi"/>
          <w:bCs/>
          <w:noProof/>
          <w:vertAlign w:val="superscript"/>
        </w:rPr>
        <w:t>1,17-19</w:t>
      </w:r>
      <w:r w:rsidR="00E3397B" w:rsidRPr="00D8287F">
        <w:rPr>
          <w:rFonts w:cstheme="minorHAnsi"/>
          <w:bCs/>
        </w:rPr>
        <w:fldChar w:fldCharType="end"/>
      </w:r>
      <w:r w:rsidR="00E3397B" w:rsidRPr="00D8287F">
        <w:rPr>
          <w:rFonts w:cstheme="minorHAnsi"/>
          <w:bCs/>
        </w:rPr>
        <w:t>.</w:t>
      </w:r>
      <w:r w:rsidR="000F24F4" w:rsidRPr="00D8287F">
        <w:rPr>
          <w:rFonts w:cstheme="minorHAnsi"/>
          <w:bCs/>
        </w:rPr>
        <w:t xml:space="preserve"> </w:t>
      </w:r>
      <w:r w:rsidR="00A306EA" w:rsidRPr="00D8287F">
        <w:rPr>
          <w:rFonts w:cstheme="minorHAnsi"/>
          <w:bCs/>
        </w:rPr>
        <w:t xml:space="preserve">A number of previous studies using various animals models have shown that stenosis in </w:t>
      </w:r>
      <w:r w:rsidR="003F630A">
        <w:rPr>
          <w:rFonts w:cstheme="minorHAnsi"/>
          <w:bCs/>
        </w:rPr>
        <w:t xml:space="preserve">the </w:t>
      </w:r>
      <w:r w:rsidR="00A306EA" w:rsidRPr="00D8287F">
        <w:rPr>
          <w:rFonts w:cstheme="minorHAnsi"/>
          <w:bCs/>
        </w:rPr>
        <w:t>renal artery is a strong stimulator of renin overexpression and release, and kidney injury</w:t>
      </w:r>
      <w:r w:rsidR="00A306EA" w:rsidRPr="00D8287F">
        <w:rPr>
          <w:rFonts w:cstheme="minorHAnsi"/>
        </w:rPr>
        <w:fldChar w:fldCharType="begin">
          <w:fldData xml:space="preserve">PEVuZE5vdGU+PENpdGU+PEF1dGhvcj5BbmRlcnNvbjwvQXV0aG9yPjxZZWFyPjE5ODU8L1llYXI+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</w:fldData>
        </w:fldChar>
      </w:r>
      <w:r w:rsidR="00240088" w:rsidRPr="00D8287F">
        <w:rPr>
          <w:rFonts w:cstheme="minorHAnsi"/>
        </w:rPr>
        <w:instrText xml:space="preserve"> ADDIN EN.CITE </w:instrText>
      </w:r>
      <w:r w:rsidR="00240088" w:rsidRPr="00D8287F">
        <w:rPr>
          <w:rFonts w:cstheme="minorHAnsi"/>
        </w:rPr>
        <w:fldChar w:fldCharType="begin">
          <w:fldData xml:space="preserve">PEVuZE5vdGU+PENpdGU+PEF1dGhvcj5BbmRlcnNvbjwvQXV0aG9yPjxZZWFyPjE5ODU8L1llYXI+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</w:fldData>
        </w:fldChar>
      </w:r>
      <w:r w:rsidR="00240088" w:rsidRPr="00D8287F">
        <w:rPr>
          <w:rFonts w:cstheme="minorHAnsi"/>
        </w:rPr>
        <w:instrText xml:space="preserve"> ADDIN EN.CITE.DATA </w:instrText>
      </w:r>
      <w:r w:rsidR="00240088" w:rsidRPr="00D8287F">
        <w:rPr>
          <w:rFonts w:cstheme="minorHAnsi"/>
        </w:rPr>
      </w:r>
      <w:r w:rsidR="00240088" w:rsidRPr="00D8287F">
        <w:rPr>
          <w:rFonts w:cstheme="minorHAnsi"/>
        </w:rPr>
        <w:fldChar w:fldCharType="end"/>
      </w:r>
      <w:r w:rsidR="00A306EA" w:rsidRPr="00D8287F">
        <w:rPr>
          <w:rFonts w:cstheme="minorHAnsi"/>
        </w:rPr>
      </w:r>
      <w:r w:rsidR="00A306EA" w:rsidRPr="00D8287F">
        <w:rPr>
          <w:rFonts w:cstheme="minorHAnsi"/>
        </w:rPr>
        <w:fldChar w:fldCharType="separate"/>
      </w:r>
      <w:r w:rsidR="00240088" w:rsidRPr="00D8287F">
        <w:rPr>
          <w:rFonts w:cstheme="minorHAnsi"/>
          <w:noProof/>
          <w:vertAlign w:val="superscript"/>
        </w:rPr>
        <w:t>18,30-35</w:t>
      </w:r>
      <w:r w:rsidR="00A306EA" w:rsidRPr="00D8287F">
        <w:rPr>
          <w:rFonts w:cstheme="minorHAnsi"/>
        </w:rPr>
        <w:fldChar w:fldCharType="end"/>
      </w:r>
      <w:r w:rsidR="00A306EA" w:rsidRPr="00D8287F">
        <w:rPr>
          <w:rFonts w:ascii="Arial" w:hAnsi="Arial" w:cs="Arial"/>
          <w:bCs/>
        </w:rPr>
        <w:t xml:space="preserve">. </w:t>
      </w:r>
      <w:r w:rsidR="000F24F4" w:rsidRPr="00D8287F">
        <w:rPr>
          <w:rFonts w:cstheme="minorHAnsi"/>
          <w:bCs/>
        </w:rPr>
        <w:t>Moreover, this model is used to study immune cell infiltration, fibrosis, inflammation, and acute and chronic kidney injury markers</w:t>
      </w:r>
      <w:r w:rsidR="000F24F4" w:rsidRPr="00D8287F">
        <w:rPr>
          <w:rFonts w:cstheme="minorHAnsi"/>
          <w:bCs/>
        </w:rPr>
        <w:fldChar w:fldCharType="begin">
          <w:fldData xml:space="preserve">PEVuZE5vdGU+PENpdGU+PEF1dGhvcj5LYXNoeWFwPC9BdXRob3I+PFllYXI+MjAxNjwvWWVhcj48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</w:fldData>
        </w:fldChar>
      </w:r>
      <w:r w:rsidR="00240088" w:rsidRPr="00D8287F">
        <w:rPr>
          <w:rFonts w:cstheme="minorHAnsi"/>
          <w:bCs/>
        </w:rPr>
        <w:instrText xml:space="preserve"> ADDIN EN.CITE </w:instrText>
      </w:r>
      <w:r w:rsidR="00240088" w:rsidRPr="00D8287F">
        <w:rPr>
          <w:rFonts w:cstheme="minorHAnsi"/>
          <w:bCs/>
        </w:rPr>
        <w:fldChar w:fldCharType="begin">
          <w:fldData xml:space="preserve">PEVuZE5vdGU+PENpdGU+PEF1dGhvcj5LYXNoeWFwPC9BdXRob3I+PFllYXI+MjAxNjwvWWVhcj48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</w:fldData>
        </w:fldChar>
      </w:r>
      <w:r w:rsidR="00240088" w:rsidRPr="00D8287F">
        <w:rPr>
          <w:rFonts w:cstheme="minorHAnsi"/>
          <w:bCs/>
        </w:rPr>
        <w:instrText xml:space="preserve"> ADDIN EN.CITE.DATA </w:instrText>
      </w:r>
      <w:r w:rsidR="00240088" w:rsidRPr="00D8287F">
        <w:rPr>
          <w:rFonts w:cstheme="minorHAnsi"/>
          <w:bCs/>
        </w:rPr>
      </w:r>
      <w:r w:rsidR="00240088" w:rsidRPr="00D8287F">
        <w:rPr>
          <w:rFonts w:cstheme="minorHAnsi"/>
          <w:bCs/>
        </w:rPr>
        <w:fldChar w:fldCharType="end"/>
      </w:r>
      <w:r w:rsidR="000F24F4" w:rsidRPr="00D8287F">
        <w:rPr>
          <w:rFonts w:cstheme="minorHAnsi"/>
          <w:bCs/>
        </w:rPr>
      </w:r>
      <w:r w:rsidR="000F24F4" w:rsidRPr="00D8287F">
        <w:rPr>
          <w:rFonts w:cstheme="minorHAnsi"/>
          <w:bCs/>
        </w:rPr>
        <w:fldChar w:fldCharType="separate"/>
      </w:r>
      <w:r w:rsidR="00240088" w:rsidRPr="00D8287F">
        <w:rPr>
          <w:rFonts w:cstheme="minorHAnsi"/>
          <w:bCs/>
          <w:noProof/>
          <w:vertAlign w:val="superscript"/>
        </w:rPr>
        <w:t>29</w:t>
      </w:r>
      <w:r w:rsidR="000F24F4" w:rsidRPr="00D8287F">
        <w:rPr>
          <w:rFonts w:cstheme="minorHAnsi"/>
          <w:bCs/>
        </w:rPr>
        <w:fldChar w:fldCharType="end"/>
      </w:r>
      <w:r w:rsidR="000F24F4" w:rsidRPr="00D8287F">
        <w:rPr>
          <w:rFonts w:cstheme="minorHAnsi"/>
          <w:bCs/>
        </w:rPr>
        <w:t>.</w:t>
      </w:r>
    </w:p>
    <w:p w14:paraId="408C8C18" w14:textId="77777777" w:rsidR="00DF7147" w:rsidRPr="00D8287F" w:rsidRDefault="00DF7147" w:rsidP="0024593D">
      <w:pPr>
        <w:jc w:val="both"/>
        <w:rPr>
          <w:rFonts w:cstheme="minorHAnsi"/>
          <w:bCs/>
        </w:rPr>
      </w:pPr>
    </w:p>
    <w:p w14:paraId="49ACE6C3" w14:textId="2D720CA4" w:rsidR="00277332" w:rsidRPr="00D8287F" w:rsidRDefault="00633FB6" w:rsidP="0024593D">
      <w:pPr>
        <w:jc w:val="both"/>
        <w:rPr>
          <w:rFonts w:eastAsia="Times New Roman" w:cstheme="minorHAnsi"/>
          <w:lang w:eastAsia="es-PE"/>
        </w:rPr>
      </w:pPr>
      <w:r w:rsidRPr="00D8287F">
        <w:rPr>
          <w:rFonts w:eastAsia="Times New Roman" w:cstheme="minorHAnsi"/>
          <w:lang w:eastAsia="es-PE"/>
        </w:rPr>
        <w:t>Here</w:t>
      </w:r>
      <w:r w:rsidR="003F630A">
        <w:rPr>
          <w:rFonts w:eastAsia="Times New Roman" w:cstheme="minorHAnsi"/>
          <w:lang w:eastAsia="es-PE"/>
        </w:rPr>
        <w:t>,</w:t>
      </w:r>
      <w:r w:rsidRPr="00D8287F">
        <w:rPr>
          <w:rFonts w:eastAsia="Times New Roman" w:cstheme="minorHAnsi"/>
          <w:lang w:eastAsia="es-PE"/>
        </w:rPr>
        <w:t xml:space="preserve"> we described a detailed and step by step procedure to generate reproducible, reliable and</w:t>
      </w:r>
      <w:r w:rsidR="00934174" w:rsidRPr="00D8287F">
        <w:rPr>
          <w:rFonts w:eastAsia="Times New Roman" w:cstheme="minorHAnsi"/>
          <w:lang w:eastAsia="es-PE"/>
        </w:rPr>
        <w:t xml:space="preserve"> consistent renal artery stenosis </w:t>
      </w:r>
      <w:r w:rsidR="00F12C8F" w:rsidRPr="00D8287F">
        <w:rPr>
          <w:rFonts w:eastAsia="Times New Roman" w:cstheme="minorHAnsi"/>
          <w:lang w:eastAsia="es-PE"/>
        </w:rPr>
        <w:t xml:space="preserve">model </w:t>
      </w:r>
      <w:r w:rsidR="00934174" w:rsidRPr="00D8287F">
        <w:rPr>
          <w:rFonts w:eastAsia="Times New Roman" w:cstheme="minorHAnsi"/>
          <w:lang w:eastAsia="es-PE"/>
        </w:rPr>
        <w:t>in mice.</w:t>
      </w:r>
      <w:r w:rsidRPr="00D8287F">
        <w:rPr>
          <w:rFonts w:eastAsia="Times New Roman" w:cstheme="minorHAnsi"/>
          <w:lang w:eastAsia="es-PE"/>
        </w:rPr>
        <w:t xml:space="preserve"> </w:t>
      </w:r>
      <w:r w:rsidR="00DF7147" w:rsidRPr="00D8287F">
        <w:rPr>
          <w:rFonts w:cstheme="minorHAnsi"/>
          <w:bCs/>
        </w:rPr>
        <w:t xml:space="preserve">Earlier, metal clips have been </w:t>
      </w:r>
      <w:r w:rsidR="00524A7D" w:rsidRPr="00D8287F">
        <w:rPr>
          <w:rFonts w:cstheme="minorHAnsi"/>
          <w:bCs/>
        </w:rPr>
        <w:t>employed</w:t>
      </w:r>
      <w:r w:rsidR="00DF7147" w:rsidRPr="00D8287F">
        <w:rPr>
          <w:rFonts w:cstheme="minorHAnsi"/>
          <w:bCs/>
        </w:rPr>
        <w:t xml:space="preserve"> to initiate renal artery stenosis</w:t>
      </w:r>
      <w:r w:rsidR="00BC546B" w:rsidRPr="00D8287F">
        <w:rPr>
          <w:rFonts w:cstheme="minorHAnsi"/>
          <w:bCs/>
        </w:rPr>
        <w:fldChar w:fldCharType="begin">
          <w:fldData xml:space="preserve">PEVuZE5vdGU+PENpdGU+PEF1dGhvcj5DaGVuZzwvQXV0aG9yPjxZZWFyPjIwMDk8L1llYXI+PFJl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==
</w:fldData>
        </w:fldChar>
      </w:r>
      <w:r w:rsidR="00240088" w:rsidRPr="00D8287F">
        <w:rPr>
          <w:rFonts w:cstheme="minorHAnsi"/>
          <w:bCs/>
        </w:rPr>
        <w:instrText xml:space="preserve"> ADDIN EN.CITE </w:instrText>
      </w:r>
      <w:r w:rsidR="00240088" w:rsidRPr="00D8287F">
        <w:rPr>
          <w:rFonts w:cstheme="minorHAnsi"/>
          <w:bCs/>
        </w:rPr>
        <w:fldChar w:fldCharType="begin">
          <w:fldData xml:space="preserve">PEVuZE5vdGU+PENpdGU+PEF1dGhvcj5DaGVuZzwvQXV0aG9yPjxZZWFyPjIwMDk8L1llYXI+PFJl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==
</w:fldData>
        </w:fldChar>
      </w:r>
      <w:r w:rsidR="00240088" w:rsidRPr="00D8287F">
        <w:rPr>
          <w:rFonts w:cstheme="minorHAnsi"/>
          <w:bCs/>
        </w:rPr>
        <w:instrText xml:space="preserve"> ADDIN EN.CITE.DATA </w:instrText>
      </w:r>
      <w:r w:rsidR="00240088" w:rsidRPr="00D8287F">
        <w:rPr>
          <w:rFonts w:cstheme="minorHAnsi"/>
          <w:bCs/>
        </w:rPr>
      </w:r>
      <w:r w:rsidR="00240088" w:rsidRPr="00D8287F">
        <w:rPr>
          <w:rFonts w:cstheme="minorHAnsi"/>
          <w:bCs/>
        </w:rPr>
        <w:fldChar w:fldCharType="end"/>
      </w:r>
      <w:r w:rsidR="00BC546B" w:rsidRPr="00D8287F">
        <w:rPr>
          <w:rFonts w:cstheme="minorHAnsi"/>
          <w:bCs/>
        </w:rPr>
      </w:r>
      <w:r w:rsidR="00BC546B" w:rsidRPr="00D8287F">
        <w:rPr>
          <w:rFonts w:cstheme="minorHAnsi"/>
          <w:bCs/>
        </w:rPr>
        <w:fldChar w:fldCharType="separate"/>
      </w:r>
      <w:r w:rsidR="00240088" w:rsidRPr="00D8287F">
        <w:rPr>
          <w:rFonts w:cstheme="minorHAnsi"/>
          <w:bCs/>
          <w:noProof/>
          <w:vertAlign w:val="superscript"/>
        </w:rPr>
        <w:t>36-38</w:t>
      </w:r>
      <w:r w:rsidR="00BC546B" w:rsidRPr="00D8287F">
        <w:rPr>
          <w:rFonts w:cstheme="minorHAnsi"/>
          <w:bCs/>
        </w:rPr>
        <w:fldChar w:fldCharType="end"/>
      </w:r>
      <w:r w:rsidR="00DF7147" w:rsidRPr="00D8287F">
        <w:rPr>
          <w:rFonts w:cstheme="minorHAnsi"/>
          <w:bCs/>
        </w:rPr>
        <w:t xml:space="preserve">. </w:t>
      </w:r>
      <w:r w:rsidR="00D90366" w:rsidRPr="00D8287F">
        <w:rPr>
          <w:rFonts w:eastAsia="Times New Roman" w:cstheme="minorHAnsi"/>
          <w:lang w:eastAsia="es-PE"/>
        </w:rPr>
        <w:t>As an alternative</w:t>
      </w:r>
      <w:r w:rsidR="003F630A">
        <w:rPr>
          <w:rFonts w:eastAsia="Times New Roman" w:cstheme="minorHAnsi"/>
          <w:lang w:eastAsia="es-PE"/>
        </w:rPr>
        <w:t>,</w:t>
      </w:r>
      <w:r w:rsidR="00D90366" w:rsidRPr="00D8287F">
        <w:rPr>
          <w:rFonts w:eastAsia="Times New Roman" w:cstheme="minorHAnsi"/>
          <w:lang w:eastAsia="es-PE"/>
        </w:rPr>
        <w:t xml:space="preserve"> we used </w:t>
      </w:r>
      <w:r w:rsidR="00645FCD" w:rsidRPr="00D8287F">
        <w:rPr>
          <w:rFonts w:cstheme="minorHAnsi"/>
        </w:rPr>
        <w:t>polyurethane</w:t>
      </w:r>
      <w:r w:rsidR="00313287" w:rsidRPr="00D8287F">
        <w:rPr>
          <w:rFonts w:eastAsia="Times New Roman" w:cstheme="minorHAnsi"/>
          <w:lang w:eastAsia="es-PE"/>
        </w:rPr>
        <w:t xml:space="preserve"> round tubing</w:t>
      </w:r>
      <w:r w:rsidR="00347064" w:rsidRPr="00D8287F">
        <w:rPr>
          <w:rFonts w:eastAsia="Times New Roman" w:cstheme="minorHAnsi"/>
          <w:lang w:eastAsia="es-PE"/>
        </w:rPr>
        <w:t xml:space="preserve"> </w:t>
      </w:r>
      <w:r w:rsidR="00482087" w:rsidRPr="00482087">
        <w:rPr>
          <w:rFonts w:eastAsia="Times New Roman" w:cstheme="minorHAnsi"/>
          <w:lang w:eastAsia="es-PE"/>
        </w:rPr>
        <w:t>(</w:t>
      </w:r>
      <w:r w:rsidR="00347064" w:rsidRPr="00D8287F">
        <w:rPr>
          <w:rFonts w:eastAsia="Times New Roman" w:cstheme="minorHAnsi"/>
          <w:lang w:eastAsia="es-PE"/>
        </w:rPr>
        <w:t>MRE 025;</w:t>
      </w:r>
      <w:r w:rsidR="003F630A">
        <w:rPr>
          <w:rFonts w:eastAsia="Times New Roman" w:cstheme="minorHAnsi"/>
          <w:lang w:eastAsia="es-PE"/>
        </w:rPr>
        <w:t xml:space="preserve"> </w:t>
      </w:r>
      <w:r w:rsidR="00347064" w:rsidRPr="00D8287F">
        <w:rPr>
          <w:rFonts w:eastAsia="Times New Roman" w:cstheme="minorHAnsi"/>
          <w:lang w:eastAsia="es-PE"/>
        </w:rPr>
        <w:t xml:space="preserve">internal diameter </w:t>
      </w:r>
      <w:r w:rsidR="00482087" w:rsidRPr="00482087">
        <w:rPr>
          <w:rFonts w:eastAsia="Times New Roman" w:cstheme="minorHAnsi"/>
          <w:lang w:eastAsia="es-PE"/>
        </w:rPr>
        <w:t>(</w:t>
      </w:r>
      <w:r w:rsidR="00347064" w:rsidRPr="00D8287F">
        <w:rPr>
          <w:rFonts w:eastAsia="Times New Roman" w:cstheme="minorHAnsi"/>
          <w:lang w:eastAsia="es-PE"/>
        </w:rPr>
        <w:t>ID</w:t>
      </w:r>
      <w:r w:rsidR="00482087" w:rsidRPr="00482087">
        <w:rPr>
          <w:rFonts w:eastAsia="Times New Roman" w:cstheme="minorHAnsi"/>
          <w:lang w:eastAsia="es-PE"/>
        </w:rPr>
        <w:t>)</w:t>
      </w:r>
      <w:r w:rsidR="00347064" w:rsidRPr="00D8287F">
        <w:rPr>
          <w:rFonts w:eastAsia="Times New Roman" w:cstheme="minorHAnsi"/>
          <w:lang w:eastAsia="es-PE"/>
        </w:rPr>
        <w:t xml:space="preserve"> = 0.30 mm; outside diameter </w:t>
      </w:r>
      <w:r w:rsidR="00482087" w:rsidRPr="00482087">
        <w:rPr>
          <w:rFonts w:eastAsia="Times New Roman" w:cstheme="minorHAnsi"/>
          <w:lang w:eastAsia="es-PE"/>
        </w:rPr>
        <w:t>(</w:t>
      </w:r>
      <w:r w:rsidR="00347064" w:rsidRPr="00D8287F">
        <w:rPr>
          <w:rFonts w:eastAsia="Times New Roman" w:cstheme="minorHAnsi"/>
          <w:lang w:eastAsia="es-PE"/>
        </w:rPr>
        <w:t>OD</w:t>
      </w:r>
      <w:r w:rsidR="00482087" w:rsidRPr="00482087">
        <w:rPr>
          <w:rFonts w:eastAsia="Times New Roman" w:cstheme="minorHAnsi"/>
          <w:lang w:eastAsia="es-PE"/>
        </w:rPr>
        <w:t>)</w:t>
      </w:r>
      <w:r w:rsidR="00347064" w:rsidRPr="00D8287F">
        <w:rPr>
          <w:rFonts w:eastAsia="Times New Roman" w:cstheme="minorHAnsi"/>
          <w:lang w:eastAsia="es-PE"/>
        </w:rPr>
        <w:t xml:space="preserve"> = 0.63 mm; wall thickness, </w:t>
      </w:r>
      <w:r w:rsidR="00482087" w:rsidRPr="00482087">
        <w:rPr>
          <w:rFonts w:eastAsia="Times New Roman" w:cstheme="minorHAnsi"/>
          <w:lang w:eastAsia="es-PE"/>
        </w:rPr>
        <w:t>(</w:t>
      </w:r>
      <w:r w:rsidR="00347064" w:rsidRPr="00D8287F">
        <w:rPr>
          <w:rFonts w:eastAsia="Times New Roman" w:cstheme="minorHAnsi"/>
          <w:lang w:eastAsia="es-PE"/>
        </w:rPr>
        <w:t>WT</w:t>
      </w:r>
      <w:r w:rsidR="00482087" w:rsidRPr="00482087">
        <w:rPr>
          <w:rFonts w:eastAsia="Times New Roman" w:cstheme="minorHAnsi"/>
          <w:lang w:eastAsia="es-PE"/>
        </w:rPr>
        <w:t>)</w:t>
      </w:r>
      <w:r w:rsidR="00347064" w:rsidRPr="00D8287F">
        <w:rPr>
          <w:rFonts w:eastAsia="Times New Roman" w:cstheme="minorHAnsi"/>
          <w:lang w:eastAsia="es-PE"/>
        </w:rPr>
        <w:t xml:space="preserve"> = 0.16 mm</w:t>
      </w:r>
      <w:r w:rsidR="00482087" w:rsidRPr="00482087">
        <w:rPr>
          <w:rFonts w:eastAsia="Times New Roman" w:cstheme="minorHAnsi"/>
          <w:lang w:eastAsia="es-PE"/>
        </w:rPr>
        <w:t>)</w:t>
      </w:r>
      <w:r w:rsidR="005B4B73" w:rsidRPr="00D8287F">
        <w:rPr>
          <w:rFonts w:eastAsia="Times New Roman" w:cstheme="minorHAnsi"/>
          <w:lang w:eastAsia="es-PE"/>
        </w:rPr>
        <w:t xml:space="preserve">. </w:t>
      </w:r>
      <w:r w:rsidR="004C77D9" w:rsidRPr="00D8287F">
        <w:rPr>
          <w:rFonts w:eastAsia="Times New Roman" w:cstheme="minorHAnsi"/>
          <w:lang w:eastAsia="es-PE"/>
        </w:rPr>
        <w:t>We used tubing, s</w:t>
      </w:r>
      <w:r w:rsidR="00D51364" w:rsidRPr="00D8287F">
        <w:rPr>
          <w:rFonts w:eastAsia="Times New Roman" w:cstheme="minorHAnsi"/>
          <w:lang w:eastAsia="es-PE"/>
        </w:rPr>
        <w:t xml:space="preserve">ince placement of a </w:t>
      </w:r>
      <w:r w:rsidR="00260C3D" w:rsidRPr="00D8287F">
        <w:rPr>
          <w:rFonts w:cstheme="minorHAnsi"/>
        </w:rPr>
        <w:t>polyurethane</w:t>
      </w:r>
      <w:r w:rsidR="00260C3D" w:rsidRPr="00D8287F">
        <w:rPr>
          <w:rFonts w:eastAsia="Times New Roman" w:cstheme="minorHAnsi"/>
          <w:lang w:eastAsia="es-PE"/>
        </w:rPr>
        <w:t xml:space="preserve"> </w:t>
      </w:r>
      <w:r w:rsidR="00D51364" w:rsidRPr="00D8287F">
        <w:rPr>
          <w:rFonts w:eastAsia="Times New Roman" w:cstheme="minorHAnsi"/>
          <w:lang w:eastAsia="es-PE"/>
        </w:rPr>
        <w:t xml:space="preserve">cuff would result constriction in two dimensions </w:t>
      </w:r>
      <w:r w:rsidR="00482087" w:rsidRPr="00482087">
        <w:rPr>
          <w:rFonts w:eastAsia="Times New Roman" w:cstheme="minorHAnsi"/>
          <w:lang w:eastAsia="es-PE"/>
        </w:rPr>
        <w:t>(</w:t>
      </w:r>
      <w:r w:rsidR="00D51364" w:rsidRPr="00D8287F">
        <w:rPr>
          <w:rFonts w:eastAsia="Times New Roman" w:cstheme="minorHAnsi"/>
          <w:lang w:eastAsia="es-PE"/>
        </w:rPr>
        <w:t>constriction</w:t>
      </w:r>
      <w:r w:rsidR="00482087" w:rsidRPr="00482087">
        <w:rPr>
          <w:rFonts w:eastAsia="Times New Roman" w:cstheme="minorHAnsi"/>
          <w:lang w:eastAsia="es-PE"/>
        </w:rPr>
        <w:t>)</w:t>
      </w:r>
      <w:r w:rsidR="00D51364" w:rsidRPr="00D8287F">
        <w:rPr>
          <w:rFonts w:eastAsia="Times New Roman" w:cstheme="minorHAnsi"/>
          <w:lang w:eastAsia="es-PE"/>
        </w:rPr>
        <w:t xml:space="preserve"> rather than one </w:t>
      </w:r>
      <w:r w:rsidR="00482087" w:rsidRPr="00482087">
        <w:rPr>
          <w:rFonts w:eastAsia="Times New Roman" w:cstheme="minorHAnsi"/>
          <w:lang w:eastAsia="es-PE"/>
        </w:rPr>
        <w:t>(</w:t>
      </w:r>
      <w:r w:rsidR="00D51364" w:rsidRPr="00D8287F">
        <w:rPr>
          <w:rFonts w:eastAsia="Times New Roman" w:cstheme="minorHAnsi"/>
          <w:lang w:eastAsia="es-PE"/>
        </w:rPr>
        <w:t>flattening</w:t>
      </w:r>
      <w:r w:rsidR="00482087" w:rsidRPr="00482087">
        <w:rPr>
          <w:rFonts w:eastAsia="Times New Roman" w:cstheme="minorHAnsi"/>
          <w:lang w:eastAsia="es-PE"/>
        </w:rPr>
        <w:t>)</w:t>
      </w:r>
      <w:r w:rsidR="00D51364" w:rsidRPr="00D8287F">
        <w:rPr>
          <w:rFonts w:eastAsia="Times New Roman" w:cstheme="minorHAnsi"/>
          <w:lang w:eastAsia="es-PE"/>
        </w:rPr>
        <w:t>, as with a metal clip</w:t>
      </w:r>
      <w:r w:rsidR="004C77D9" w:rsidRPr="00D8287F">
        <w:rPr>
          <w:rFonts w:eastAsia="Times New Roman" w:cstheme="minorHAnsi"/>
          <w:lang w:eastAsia="es-PE"/>
        </w:rPr>
        <w:t xml:space="preserve">. </w:t>
      </w:r>
      <w:r w:rsidR="006D3954" w:rsidRPr="00D8287F">
        <w:rPr>
          <w:rFonts w:eastAsia="Times New Roman" w:cstheme="minorHAnsi"/>
          <w:lang w:eastAsia="es-PE"/>
        </w:rPr>
        <w:t>Also,</w:t>
      </w:r>
      <w:r w:rsidR="004B423F" w:rsidRPr="00D8287F">
        <w:rPr>
          <w:rFonts w:eastAsia="Times New Roman" w:cstheme="minorHAnsi"/>
          <w:lang w:eastAsia="es-PE"/>
        </w:rPr>
        <w:t xml:space="preserve"> </w:t>
      </w:r>
      <w:r w:rsidR="00313287" w:rsidRPr="00D8287F">
        <w:rPr>
          <w:rFonts w:eastAsia="Times New Roman" w:cstheme="minorHAnsi"/>
          <w:lang w:eastAsia="es-PE"/>
        </w:rPr>
        <w:t xml:space="preserve">using </w:t>
      </w:r>
      <w:r w:rsidR="00645FCD" w:rsidRPr="00D8287F">
        <w:rPr>
          <w:rFonts w:cstheme="minorHAnsi"/>
        </w:rPr>
        <w:t>polyurethane</w:t>
      </w:r>
      <w:r w:rsidR="00313287" w:rsidRPr="00D8287F">
        <w:rPr>
          <w:rFonts w:eastAsia="Times New Roman" w:cstheme="minorHAnsi"/>
          <w:lang w:eastAsia="es-PE"/>
        </w:rPr>
        <w:t xml:space="preserve"> round tubing </w:t>
      </w:r>
      <w:r w:rsidR="006D3954" w:rsidRPr="00D8287F">
        <w:rPr>
          <w:rFonts w:eastAsia="Times New Roman" w:cstheme="minorHAnsi"/>
          <w:lang w:eastAsia="es-PE"/>
        </w:rPr>
        <w:t>provide</w:t>
      </w:r>
      <w:r w:rsidR="003F630A">
        <w:rPr>
          <w:rFonts w:eastAsia="Times New Roman" w:cstheme="minorHAnsi"/>
          <w:lang w:eastAsia="es-PE"/>
        </w:rPr>
        <w:t>s an</w:t>
      </w:r>
      <w:r w:rsidR="006D3954" w:rsidRPr="00D8287F">
        <w:rPr>
          <w:rFonts w:eastAsia="Times New Roman" w:cstheme="minorHAnsi"/>
          <w:lang w:eastAsia="es-PE"/>
        </w:rPr>
        <w:t xml:space="preserve"> </w:t>
      </w:r>
      <w:r w:rsidR="004B423F" w:rsidRPr="00D8287F">
        <w:rPr>
          <w:rFonts w:eastAsia="Times New Roman" w:cstheme="minorHAnsi"/>
          <w:lang w:eastAsia="es-PE"/>
        </w:rPr>
        <w:t xml:space="preserve">advantage </w:t>
      </w:r>
      <w:r w:rsidR="003F630A">
        <w:rPr>
          <w:rFonts w:eastAsia="Times New Roman" w:cstheme="minorHAnsi"/>
          <w:lang w:eastAsia="es-PE"/>
        </w:rPr>
        <w:t>of uniform</w:t>
      </w:r>
      <w:r w:rsidR="00313287" w:rsidRPr="00D8287F">
        <w:rPr>
          <w:rFonts w:eastAsia="Times New Roman" w:cstheme="minorHAnsi"/>
          <w:lang w:eastAsia="es-PE"/>
        </w:rPr>
        <w:t xml:space="preserve"> constriction in the renal artery.</w:t>
      </w:r>
      <w:r w:rsidR="00F41840" w:rsidRPr="00D8287F">
        <w:rPr>
          <w:rFonts w:eastAsia="Times New Roman" w:cstheme="minorHAnsi"/>
          <w:lang w:eastAsia="es-PE"/>
        </w:rPr>
        <w:t xml:space="preserve"> </w:t>
      </w:r>
      <w:r w:rsidR="00F41840" w:rsidRPr="00D8287F">
        <w:rPr>
          <w:rFonts w:cstheme="minorHAnsi"/>
        </w:rPr>
        <w:t>The critical step and challenges are to cut the right size of polyurethane</w:t>
      </w:r>
      <w:r w:rsidR="00F41840" w:rsidRPr="00D8287F">
        <w:rPr>
          <w:rFonts w:eastAsia="Times New Roman" w:cstheme="minorHAnsi"/>
          <w:lang w:eastAsia="es-PE"/>
        </w:rPr>
        <w:t xml:space="preserve"> tubing</w:t>
      </w:r>
      <w:r w:rsidR="003F630A">
        <w:rPr>
          <w:rFonts w:eastAsia="Times New Roman" w:cstheme="minorHAnsi"/>
          <w:lang w:eastAsia="es-PE"/>
        </w:rPr>
        <w:t>,</w:t>
      </w:r>
      <w:r w:rsidR="00F41840" w:rsidRPr="00D8287F">
        <w:rPr>
          <w:rFonts w:eastAsia="Times New Roman" w:cstheme="minorHAnsi"/>
          <w:lang w:eastAsia="es-PE"/>
        </w:rPr>
        <w:t xml:space="preserve"> </w:t>
      </w:r>
      <w:r w:rsidR="00F41840" w:rsidRPr="00D8287F">
        <w:rPr>
          <w:rFonts w:cstheme="minorHAnsi"/>
        </w:rPr>
        <w:t>which requires extreme attention to details</w:t>
      </w:r>
      <w:r w:rsidR="004C77D9" w:rsidRPr="00D8287F">
        <w:rPr>
          <w:rFonts w:cstheme="minorHAnsi"/>
        </w:rPr>
        <w:t xml:space="preserve"> </w:t>
      </w:r>
      <w:r w:rsidR="00F55732" w:rsidRPr="00D8287F">
        <w:rPr>
          <w:rFonts w:cstheme="minorHAnsi"/>
        </w:rPr>
        <w:t xml:space="preserve">that </w:t>
      </w:r>
      <w:r w:rsidR="004C77D9" w:rsidRPr="00D8287F">
        <w:rPr>
          <w:rFonts w:cstheme="minorHAnsi"/>
        </w:rPr>
        <w:t xml:space="preserve">must be performed </w:t>
      </w:r>
      <w:r w:rsidR="00277332" w:rsidRPr="00D8287F">
        <w:rPr>
          <w:rFonts w:cstheme="minorHAnsi"/>
        </w:rPr>
        <w:t>using a</w:t>
      </w:r>
      <w:r w:rsidR="004C77D9" w:rsidRPr="00D8287F">
        <w:rPr>
          <w:rFonts w:cstheme="minorHAnsi"/>
        </w:rPr>
        <w:t xml:space="preserve"> microscope</w:t>
      </w:r>
      <w:r w:rsidR="00F41840" w:rsidRPr="00D8287F">
        <w:rPr>
          <w:rFonts w:cstheme="minorHAnsi"/>
        </w:rPr>
        <w:t>.</w:t>
      </w:r>
      <w:r w:rsidR="00313287" w:rsidRPr="00D8287F">
        <w:rPr>
          <w:rFonts w:eastAsia="Times New Roman" w:cstheme="minorHAnsi"/>
          <w:lang w:eastAsia="es-PE"/>
        </w:rPr>
        <w:t xml:space="preserve"> </w:t>
      </w:r>
      <w:r w:rsidR="00E4761C" w:rsidRPr="00D8287F">
        <w:rPr>
          <w:rFonts w:cstheme="minorHAnsi"/>
        </w:rPr>
        <w:t xml:space="preserve">Another critical criterion is to keep mice between 18-22 </w:t>
      </w:r>
      <w:r w:rsidR="003F630A">
        <w:rPr>
          <w:rFonts w:cstheme="minorHAnsi"/>
        </w:rPr>
        <w:t>g</w:t>
      </w:r>
      <w:r w:rsidR="00E4761C" w:rsidRPr="00D8287F">
        <w:rPr>
          <w:rFonts w:cstheme="minorHAnsi"/>
        </w:rPr>
        <w:t xml:space="preserve"> to fit the tubing onto the renal artery.</w:t>
      </w:r>
      <w:r w:rsidR="004C77D9" w:rsidRPr="00D8287F">
        <w:rPr>
          <w:rFonts w:cstheme="minorHAnsi"/>
        </w:rPr>
        <w:t xml:space="preserve"> </w:t>
      </w:r>
      <w:r w:rsidR="00277332" w:rsidRPr="00D8287F">
        <w:rPr>
          <w:rFonts w:cstheme="minorHAnsi"/>
        </w:rPr>
        <w:t>Mice with</w:t>
      </w:r>
      <w:r w:rsidR="003F630A">
        <w:rPr>
          <w:rFonts w:cstheme="minorHAnsi"/>
        </w:rPr>
        <w:t>in</w:t>
      </w:r>
      <w:r w:rsidR="00277332" w:rsidRPr="00D8287F">
        <w:rPr>
          <w:rFonts w:cstheme="minorHAnsi"/>
        </w:rPr>
        <w:t xml:space="preserve"> this weight</w:t>
      </w:r>
      <w:r w:rsidR="004C77D9" w:rsidRPr="00D8287F">
        <w:rPr>
          <w:rFonts w:cstheme="minorHAnsi"/>
        </w:rPr>
        <w:t xml:space="preserve"> </w:t>
      </w:r>
      <w:r w:rsidR="00277332" w:rsidRPr="00D8287F">
        <w:rPr>
          <w:rFonts w:cstheme="minorHAnsi"/>
        </w:rPr>
        <w:t>range normally have a renal artery</w:t>
      </w:r>
      <w:r w:rsidR="004C77D9" w:rsidRPr="00D8287F">
        <w:rPr>
          <w:rFonts w:cstheme="minorHAnsi"/>
        </w:rPr>
        <w:t xml:space="preserve"> outer diameter </w:t>
      </w:r>
      <w:r w:rsidR="00482087" w:rsidRPr="00482087">
        <w:rPr>
          <w:rFonts w:cstheme="minorHAnsi"/>
        </w:rPr>
        <w:t>(</w:t>
      </w:r>
      <w:r w:rsidR="004C77D9" w:rsidRPr="00D8287F">
        <w:rPr>
          <w:rFonts w:cstheme="minorHAnsi"/>
        </w:rPr>
        <w:t>OD</w:t>
      </w:r>
      <w:r w:rsidR="00482087" w:rsidRPr="00482087">
        <w:rPr>
          <w:rFonts w:cstheme="minorHAnsi"/>
        </w:rPr>
        <w:t>)</w:t>
      </w:r>
      <w:r w:rsidR="004C77D9" w:rsidRPr="00D8287F">
        <w:rPr>
          <w:rFonts w:cstheme="minorHAnsi"/>
        </w:rPr>
        <w:t xml:space="preserve"> </w:t>
      </w:r>
      <w:r w:rsidR="003F630A">
        <w:rPr>
          <w:rFonts w:cstheme="minorHAnsi"/>
        </w:rPr>
        <w:t>that is consistently</w:t>
      </w:r>
      <w:r w:rsidR="004C77D9" w:rsidRPr="00D8287F">
        <w:rPr>
          <w:rFonts w:cstheme="minorHAnsi"/>
        </w:rPr>
        <w:t xml:space="preserve"> </w:t>
      </w:r>
      <w:r w:rsidR="00277332" w:rsidRPr="00D8287F">
        <w:rPr>
          <w:rFonts w:cstheme="minorHAnsi"/>
        </w:rPr>
        <w:t>with</w:t>
      </w:r>
      <w:r w:rsidR="004C77D9" w:rsidRPr="00D8287F">
        <w:rPr>
          <w:rFonts w:cstheme="minorHAnsi"/>
        </w:rPr>
        <w:t>in the range of</w:t>
      </w:r>
      <w:r w:rsidR="003F630A">
        <w:rPr>
          <w:rFonts w:cstheme="minorHAnsi"/>
        </w:rPr>
        <w:t xml:space="preserve"> the</w:t>
      </w:r>
      <w:r w:rsidR="004C77D9" w:rsidRPr="00D8287F">
        <w:rPr>
          <w:rFonts w:cstheme="minorHAnsi"/>
        </w:rPr>
        <w:t xml:space="preserve"> </w:t>
      </w:r>
      <w:r w:rsidR="00277332" w:rsidRPr="00D8287F">
        <w:rPr>
          <w:rFonts w:cstheme="minorHAnsi"/>
        </w:rPr>
        <w:t xml:space="preserve">tubing </w:t>
      </w:r>
      <w:r w:rsidR="004C77D9" w:rsidRPr="00D8287F">
        <w:rPr>
          <w:rFonts w:cstheme="minorHAnsi"/>
        </w:rPr>
        <w:t xml:space="preserve">cuff </w:t>
      </w:r>
      <w:r w:rsidR="00277332" w:rsidRPr="00D8287F">
        <w:rPr>
          <w:rFonts w:cstheme="minorHAnsi"/>
        </w:rPr>
        <w:t>diameter</w:t>
      </w:r>
      <w:r w:rsidR="004C77D9" w:rsidRPr="00D8287F">
        <w:rPr>
          <w:rFonts w:cstheme="minorHAnsi"/>
        </w:rPr>
        <w:t>.</w:t>
      </w:r>
      <w:r w:rsidR="00110FCB" w:rsidRPr="00D8287F">
        <w:rPr>
          <w:rFonts w:cstheme="minorHAnsi"/>
        </w:rPr>
        <w:t xml:space="preserve"> </w:t>
      </w:r>
      <w:r w:rsidR="00277332" w:rsidRPr="00D8287F">
        <w:rPr>
          <w:rFonts w:cstheme="minorHAnsi"/>
        </w:rPr>
        <w:t xml:space="preserve">A limitation of the method is that heavy </w:t>
      </w:r>
      <w:r w:rsidR="00482087" w:rsidRPr="00482087">
        <w:rPr>
          <w:rFonts w:cstheme="minorHAnsi"/>
        </w:rPr>
        <w:t>(</w:t>
      </w:r>
      <w:r w:rsidR="00277332" w:rsidRPr="00D8287F">
        <w:rPr>
          <w:rFonts w:cstheme="minorHAnsi"/>
        </w:rPr>
        <w:t>above 25</w:t>
      </w:r>
      <w:r w:rsidR="003F630A">
        <w:rPr>
          <w:rFonts w:cstheme="minorHAnsi"/>
        </w:rPr>
        <w:t xml:space="preserve"> g</w:t>
      </w:r>
      <w:r w:rsidR="00482087" w:rsidRPr="00482087">
        <w:rPr>
          <w:rFonts w:cstheme="minorHAnsi"/>
        </w:rPr>
        <w:t>)</w:t>
      </w:r>
      <w:r w:rsidR="00277332" w:rsidRPr="00D8287F">
        <w:rPr>
          <w:rFonts w:cstheme="minorHAnsi"/>
        </w:rPr>
        <w:t xml:space="preserve"> or small </w:t>
      </w:r>
      <w:r w:rsidR="00482087" w:rsidRPr="00482087">
        <w:rPr>
          <w:rFonts w:cstheme="minorHAnsi"/>
        </w:rPr>
        <w:t>(</w:t>
      </w:r>
      <w:r w:rsidR="00277332" w:rsidRPr="00D8287F">
        <w:rPr>
          <w:rFonts w:cstheme="minorHAnsi"/>
        </w:rPr>
        <w:t xml:space="preserve">below 16 </w:t>
      </w:r>
      <w:r w:rsidR="003F630A">
        <w:rPr>
          <w:rFonts w:cstheme="minorHAnsi"/>
        </w:rPr>
        <w:t>g</w:t>
      </w:r>
      <w:r w:rsidR="00482087" w:rsidRPr="00482087">
        <w:rPr>
          <w:rFonts w:cstheme="minorHAnsi"/>
        </w:rPr>
        <w:t>)</w:t>
      </w:r>
      <w:r w:rsidR="00277332" w:rsidRPr="00D8287F">
        <w:rPr>
          <w:rFonts w:cstheme="minorHAnsi"/>
        </w:rPr>
        <w:t xml:space="preserve"> mice are difficult to perform surgery on because of the size of the tube and cuff made in it.</w:t>
      </w:r>
      <w:r w:rsidR="00001451" w:rsidRPr="00D8287F">
        <w:rPr>
          <w:rFonts w:cstheme="minorHAnsi"/>
        </w:rPr>
        <w:t xml:space="preserve"> However, when required</w:t>
      </w:r>
      <w:r w:rsidR="003F630A">
        <w:rPr>
          <w:rFonts w:cstheme="minorHAnsi"/>
        </w:rPr>
        <w:t>,</w:t>
      </w:r>
      <w:r w:rsidR="00001451" w:rsidRPr="00D8287F">
        <w:rPr>
          <w:rFonts w:cstheme="minorHAnsi"/>
        </w:rPr>
        <w:t xml:space="preserve"> changes in the polyurethane tubing can be made to accommodate younger or older mice.</w:t>
      </w:r>
    </w:p>
    <w:p w14:paraId="29685CC8" w14:textId="091DA81A" w:rsidR="00BC15B8" w:rsidRPr="00D8287F" w:rsidRDefault="00BC15B8" w:rsidP="0024593D">
      <w:pPr>
        <w:jc w:val="both"/>
        <w:rPr>
          <w:rFonts w:cstheme="minorHAnsi"/>
        </w:rPr>
      </w:pPr>
    </w:p>
    <w:p w14:paraId="27AE571E" w14:textId="6EB345CB" w:rsidR="002C7F21" w:rsidRPr="00D8287F" w:rsidRDefault="00110FCB" w:rsidP="0024593D">
      <w:pPr>
        <w:jc w:val="both"/>
        <w:rPr>
          <w:rFonts w:eastAsia="Times New Roman" w:cstheme="minorHAnsi"/>
          <w:lang w:eastAsia="es-PE"/>
        </w:rPr>
      </w:pPr>
      <w:r w:rsidRPr="00D8287F">
        <w:rPr>
          <w:rFonts w:eastAsia="Times New Roman" w:cstheme="minorHAnsi"/>
          <w:lang w:eastAsia="es-PE"/>
        </w:rPr>
        <w:t>We have conducted 3-day</w:t>
      </w:r>
      <w:r w:rsidR="003F630A">
        <w:rPr>
          <w:rFonts w:eastAsia="Times New Roman" w:cstheme="minorHAnsi"/>
          <w:lang w:eastAsia="es-PE"/>
        </w:rPr>
        <w:t xml:space="preserve"> </w:t>
      </w:r>
      <w:r w:rsidRPr="00D8287F">
        <w:rPr>
          <w:rFonts w:eastAsia="Times New Roman" w:cstheme="minorHAnsi"/>
          <w:lang w:eastAsia="es-PE"/>
        </w:rPr>
        <w:t>and 15-day</w:t>
      </w:r>
      <w:r w:rsidR="003F630A">
        <w:rPr>
          <w:rFonts w:eastAsia="Times New Roman" w:cstheme="minorHAnsi"/>
          <w:lang w:eastAsia="es-PE"/>
        </w:rPr>
        <w:t xml:space="preserve"> </w:t>
      </w:r>
      <w:r w:rsidRPr="00D8287F">
        <w:rPr>
          <w:rFonts w:eastAsia="Times New Roman" w:cstheme="minorHAnsi"/>
          <w:lang w:eastAsia="es-PE"/>
        </w:rPr>
        <w:t xml:space="preserve">studies to initiate renal artery stenosis in mice with about 95% success rate. In our experience, </w:t>
      </w:r>
      <w:r w:rsidR="00277332" w:rsidRPr="00D8287F">
        <w:rPr>
          <w:rFonts w:eastAsia="Times New Roman" w:cstheme="minorHAnsi"/>
          <w:lang w:eastAsia="es-PE"/>
        </w:rPr>
        <w:t>induction</w:t>
      </w:r>
      <w:r w:rsidRPr="00D8287F">
        <w:rPr>
          <w:rFonts w:eastAsia="Times New Roman" w:cstheme="minorHAnsi"/>
          <w:lang w:eastAsia="es-PE"/>
        </w:rPr>
        <w:t xml:space="preserve"> of the renal artery stenosis using this method produced reliable, reproducible, and consistent results among the mice regardless of </w:t>
      </w:r>
      <w:r w:rsidR="00BC15B8" w:rsidRPr="00D8287F">
        <w:rPr>
          <w:rFonts w:eastAsia="Times New Roman" w:cstheme="minorHAnsi"/>
          <w:lang w:eastAsia="es-PE"/>
        </w:rPr>
        <w:t xml:space="preserve">the </w:t>
      </w:r>
      <w:r w:rsidRPr="00D8287F">
        <w:rPr>
          <w:rFonts w:eastAsia="Times New Roman" w:cstheme="minorHAnsi"/>
          <w:lang w:eastAsia="es-PE"/>
        </w:rPr>
        <w:t>sex.</w:t>
      </w:r>
      <w:r w:rsidR="00BC15B8" w:rsidRPr="00D8287F">
        <w:rPr>
          <w:rFonts w:eastAsia="Times New Roman" w:cstheme="minorHAnsi"/>
          <w:lang w:eastAsia="es-PE"/>
        </w:rPr>
        <w:t xml:space="preserve"> </w:t>
      </w:r>
      <w:r w:rsidR="00D00B7E" w:rsidRPr="00D8287F">
        <w:rPr>
          <w:rFonts w:eastAsia="Times New Roman" w:cstheme="minorHAnsi"/>
          <w:lang w:eastAsia="es-PE"/>
        </w:rPr>
        <w:t xml:space="preserve">To confirm </w:t>
      </w:r>
      <w:r w:rsidR="00333061" w:rsidRPr="00D8287F">
        <w:rPr>
          <w:rFonts w:eastAsia="Times New Roman" w:cstheme="minorHAnsi"/>
          <w:lang w:eastAsia="es-PE"/>
        </w:rPr>
        <w:t>the constriction of renal artery</w:t>
      </w:r>
      <w:r w:rsidR="00D00B7E" w:rsidRPr="00D8287F">
        <w:rPr>
          <w:rFonts w:eastAsia="Times New Roman" w:cstheme="minorHAnsi"/>
          <w:lang w:eastAsia="es-PE"/>
        </w:rPr>
        <w:t>, we measured renin expression</w:t>
      </w:r>
      <w:r w:rsidR="00001451" w:rsidRPr="00D8287F">
        <w:rPr>
          <w:rFonts w:eastAsia="Times New Roman" w:cstheme="minorHAnsi"/>
          <w:lang w:eastAsia="es-PE"/>
        </w:rPr>
        <w:t xml:space="preserve"> and kidney injury</w:t>
      </w:r>
      <w:r w:rsidR="00333061" w:rsidRPr="00D8287F">
        <w:rPr>
          <w:rFonts w:eastAsia="Times New Roman" w:cstheme="minorHAnsi"/>
          <w:lang w:eastAsia="es-PE"/>
        </w:rPr>
        <w:t>. Our data</w:t>
      </w:r>
      <w:r w:rsidR="00D00B7E" w:rsidRPr="00D8287F">
        <w:rPr>
          <w:rFonts w:eastAsia="Times New Roman" w:cstheme="minorHAnsi"/>
          <w:lang w:eastAsia="es-PE"/>
        </w:rPr>
        <w:t xml:space="preserve"> suggest that </w:t>
      </w:r>
      <w:r w:rsidR="00F55732" w:rsidRPr="00D8287F">
        <w:rPr>
          <w:rFonts w:eastAsia="Times New Roman" w:cstheme="minorHAnsi"/>
          <w:lang w:eastAsia="es-PE"/>
        </w:rPr>
        <w:t xml:space="preserve">renin </w:t>
      </w:r>
      <w:r w:rsidR="00D00B7E" w:rsidRPr="00D8287F">
        <w:rPr>
          <w:rFonts w:eastAsia="Times New Roman" w:cstheme="minorHAnsi"/>
          <w:lang w:eastAsia="es-PE"/>
        </w:rPr>
        <w:t xml:space="preserve">expression significantly </w:t>
      </w:r>
      <w:r w:rsidR="00277332" w:rsidRPr="00D8287F">
        <w:rPr>
          <w:rFonts w:eastAsia="Times New Roman" w:cstheme="minorHAnsi"/>
          <w:lang w:eastAsia="es-PE"/>
        </w:rPr>
        <w:t xml:space="preserve">increased </w:t>
      </w:r>
      <w:r w:rsidR="00333061" w:rsidRPr="00D8287F">
        <w:rPr>
          <w:rFonts w:eastAsia="Times New Roman" w:cstheme="minorHAnsi"/>
          <w:lang w:eastAsia="es-PE"/>
        </w:rPr>
        <w:t>in the stenosed kidney</w:t>
      </w:r>
      <w:r w:rsidR="003F630A">
        <w:rPr>
          <w:rFonts w:eastAsia="Times New Roman" w:cstheme="minorHAnsi"/>
          <w:lang w:eastAsia="es-PE"/>
        </w:rPr>
        <w:t>.</w:t>
      </w:r>
    </w:p>
    <w:p w14:paraId="22574D3E" w14:textId="77777777" w:rsidR="0093150D" w:rsidRPr="00D8287F" w:rsidRDefault="0093150D" w:rsidP="0024593D">
      <w:pPr>
        <w:jc w:val="both"/>
        <w:rPr>
          <w:rFonts w:cstheme="minorHAnsi"/>
        </w:rPr>
      </w:pPr>
    </w:p>
    <w:p w14:paraId="00076A01" w14:textId="77777777" w:rsidR="0093150D" w:rsidRPr="00D8287F" w:rsidRDefault="0093150D" w:rsidP="0024593D">
      <w:pPr>
        <w:jc w:val="both"/>
        <w:rPr>
          <w:rFonts w:cstheme="minorHAnsi"/>
          <w:b/>
          <w:bCs/>
        </w:rPr>
      </w:pPr>
      <w:r w:rsidRPr="00D8287F">
        <w:rPr>
          <w:rFonts w:cstheme="minorHAnsi"/>
          <w:b/>
          <w:bCs/>
        </w:rPr>
        <w:t>FUNDING</w:t>
      </w:r>
    </w:p>
    <w:p w14:paraId="26E494C7" w14:textId="52A50265" w:rsidR="008F1E7F" w:rsidRPr="00D8287F" w:rsidRDefault="0093150D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 xml:space="preserve">Research was supported by NHLBI Research Scientist Development Grant </w:t>
      </w:r>
      <w:r w:rsidR="00482087" w:rsidRPr="00482087">
        <w:rPr>
          <w:rFonts w:cstheme="minorHAnsi"/>
        </w:rPr>
        <w:t>(</w:t>
      </w:r>
      <w:r w:rsidRPr="00D8287F">
        <w:rPr>
          <w:rFonts w:cstheme="minorHAnsi"/>
        </w:rPr>
        <w:t>1K01HL135461-01</w:t>
      </w:r>
      <w:r w:rsidR="00482087" w:rsidRPr="00482087">
        <w:rPr>
          <w:rFonts w:cstheme="minorHAnsi"/>
        </w:rPr>
        <w:t>)</w:t>
      </w:r>
      <w:r w:rsidRPr="00D8287F">
        <w:rPr>
          <w:rFonts w:cstheme="minorHAnsi"/>
        </w:rPr>
        <w:t xml:space="preserve"> to JAG.</w:t>
      </w:r>
    </w:p>
    <w:p w14:paraId="1891CE15" w14:textId="77777777" w:rsidR="0093150D" w:rsidRPr="00D8287F" w:rsidRDefault="0093150D" w:rsidP="0024593D">
      <w:pPr>
        <w:jc w:val="both"/>
        <w:rPr>
          <w:rFonts w:cstheme="minorHAnsi"/>
        </w:rPr>
      </w:pPr>
    </w:p>
    <w:p w14:paraId="19854570" w14:textId="42A2A4E3" w:rsidR="0080298F" w:rsidRPr="00D8287F" w:rsidRDefault="0080298F" w:rsidP="0024593D">
      <w:pPr>
        <w:jc w:val="both"/>
        <w:rPr>
          <w:rFonts w:cstheme="minorHAnsi"/>
          <w:b/>
          <w:bCs/>
        </w:rPr>
      </w:pPr>
      <w:r w:rsidRPr="00D8287F">
        <w:rPr>
          <w:rFonts w:cstheme="minorHAnsi"/>
          <w:b/>
          <w:bCs/>
        </w:rPr>
        <w:t>DISCLOSURES</w:t>
      </w:r>
    </w:p>
    <w:p w14:paraId="749C78E5" w14:textId="3FC5FBBC" w:rsidR="0080298F" w:rsidRPr="00D8287F" w:rsidRDefault="0093150D" w:rsidP="0024593D">
      <w:pPr>
        <w:jc w:val="both"/>
        <w:rPr>
          <w:rFonts w:cstheme="minorHAnsi"/>
        </w:rPr>
      </w:pPr>
      <w:r w:rsidRPr="00D8287F">
        <w:rPr>
          <w:rFonts w:cstheme="minorHAnsi"/>
        </w:rPr>
        <w:t>No conflicts of interest, financial or otherwise, are declared by the authors.</w:t>
      </w:r>
    </w:p>
    <w:p w14:paraId="7E1D5205" w14:textId="77777777" w:rsidR="0093150D" w:rsidRPr="00D8287F" w:rsidRDefault="0093150D" w:rsidP="0024593D">
      <w:pPr>
        <w:jc w:val="both"/>
        <w:rPr>
          <w:rFonts w:cstheme="minorHAnsi"/>
        </w:rPr>
      </w:pPr>
    </w:p>
    <w:p w14:paraId="2F82C0BC" w14:textId="5D31C3C9" w:rsidR="003C591B" w:rsidRPr="00D8287F" w:rsidRDefault="0080298F" w:rsidP="0024593D">
      <w:pPr>
        <w:jc w:val="both"/>
        <w:rPr>
          <w:rFonts w:cstheme="minorHAnsi"/>
          <w:b/>
          <w:bCs/>
        </w:rPr>
      </w:pPr>
      <w:r w:rsidRPr="00D8287F">
        <w:rPr>
          <w:rFonts w:cstheme="minorHAnsi"/>
          <w:b/>
          <w:bCs/>
        </w:rPr>
        <w:t>REFERENCES</w:t>
      </w:r>
    </w:p>
    <w:p w14:paraId="47198AE7" w14:textId="00CEE755" w:rsidR="00240088" w:rsidRPr="00D8287F" w:rsidRDefault="00D86DFB" w:rsidP="0024593D">
      <w:pPr>
        <w:pStyle w:val="EndNoteBibliography"/>
        <w:jc w:val="both"/>
        <w:rPr>
          <w:noProof/>
        </w:rPr>
      </w:pPr>
      <w:r w:rsidRPr="00D8287F">
        <w:rPr>
          <w:rFonts w:asciiTheme="minorHAnsi" w:hAnsiTheme="minorHAnsi" w:cstheme="minorHAnsi"/>
        </w:rPr>
        <w:lastRenderedPageBreak/>
        <w:fldChar w:fldCharType="begin"/>
      </w:r>
      <w:r w:rsidRPr="00D8287F">
        <w:rPr>
          <w:rFonts w:asciiTheme="minorHAnsi" w:hAnsiTheme="minorHAnsi" w:cstheme="minorHAnsi"/>
        </w:rPr>
        <w:instrText xml:space="preserve"> ADDIN EN.REFLIST </w:instrText>
      </w:r>
      <w:r w:rsidRPr="00D8287F">
        <w:rPr>
          <w:rFonts w:asciiTheme="minorHAnsi" w:hAnsiTheme="minorHAnsi" w:cstheme="minorHAnsi"/>
        </w:rPr>
        <w:fldChar w:fldCharType="separate"/>
      </w:r>
      <w:r w:rsidR="00240088" w:rsidRPr="00D8287F">
        <w:rPr>
          <w:noProof/>
        </w:rPr>
        <w:t>1</w:t>
      </w:r>
      <w:r w:rsidR="00240088" w:rsidRPr="00D8287F">
        <w:rPr>
          <w:noProof/>
        </w:rPr>
        <w:tab/>
        <w:t>Kashyap, S</w:t>
      </w:r>
      <w:r w:rsidR="003F630A" w:rsidRPr="003F630A">
        <w:rPr>
          <w:noProof/>
        </w:rPr>
        <w:t>. et al.</w:t>
      </w:r>
      <w:r w:rsidR="00240088" w:rsidRPr="00D8287F">
        <w:rPr>
          <w:noProof/>
        </w:rPr>
        <w:t xml:space="preserve"> Blockade of CCR2 reduces macrophage influx and development of chronic renal damage in murine renovascular hypertension. </w:t>
      </w:r>
      <w:r w:rsidR="003F630A">
        <w:rPr>
          <w:i/>
          <w:noProof/>
        </w:rPr>
        <w:t>American Journal of Physiology-Renal Physiology</w:t>
      </w:r>
      <w:r w:rsidR="00240088" w:rsidRPr="00D8287F">
        <w:rPr>
          <w:i/>
          <w:noProof/>
        </w:rPr>
        <w:t>.</w:t>
      </w:r>
      <w:r w:rsidR="00240088" w:rsidRPr="00D8287F">
        <w:rPr>
          <w:noProof/>
        </w:rPr>
        <w:t xml:space="preserve"> </w:t>
      </w:r>
      <w:r w:rsidR="00240088" w:rsidRPr="00D8287F">
        <w:rPr>
          <w:b/>
          <w:noProof/>
        </w:rPr>
        <w:t>310</w:t>
      </w:r>
      <w:r w:rsidR="00240088"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="00240088" w:rsidRPr="00D8287F">
        <w:rPr>
          <w:noProof/>
        </w:rPr>
        <w:t>5</w:t>
      </w:r>
      <w:r w:rsidR="00482087" w:rsidRPr="00482087">
        <w:rPr>
          <w:noProof/>
        </w:rPr>
        <w:t>)</w:t>
      </w:r>
      <w:r w:rsidR="00240088" w:rsidRPr="00D8287F">
        <w:rPr>
          <w:noProof/>
        </w:rPr>
        <w:t>, F372-384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="00240088" w:rsidRPr="00D8287F">
        <w:rPr>
          <w:noProof/>
        </w:rPr>
        <w:t>2016</w:t>
      </w:r>
      <w:r w:rsidR="00482087" w:rsidRPr="00482087">
        <w:rPr>
          <w:noProof/>
        </w:rPr>
        <w:t>)</w:t>
      </w:r>
      <w:r w:rsidR="00240088" w:rsidRPr="00D8287F">
        <w:rPr>
          <w:noProof/>
        </w:rPr>
        <w:t>.</w:t>
      </w:r>
    </w:p>
    <w:p w14:paraId="3B20827B" w14:textId="120AE59A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2</w:t>
      </w:r>
      <w:r w:rsidRPr="00D8287F">
        <w:rPr>
          <w:noProof/>
        </w:rPr>
        <w:tab/>
        <w:t>Wang, W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Changes in inflammatory biomarkers after renal revascularization in atherosclerotic renal artery stenosis. </w:t>
      </w:r>
      <w:r w:rsidR="003F630A">
        <w:rPr>
          <w:i/>
          <w:noProof/>
        </w:rPr>
        <w:t>Nephrology Dialysis Transplantation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31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9</w:t>
      </w:r>
      <w:r w:rsidR="00482087" w:rsidRPr="00482087">
        <w:rPr>
          <w:noProof/>
        </w:rPr>
        <w:t>)</w:t>
      </w:r>
      <w:r w:rsidRPr="00D8287F">
        <w:rPr>
          <w:noProof/>
        </w:rPr>
        <w:t>, 1437-1443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6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40711C73" w14:textId="2A651651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3</w:t>
      </w:r>
      <w:r w:rsidRPr="00D8287F">
        <w:rPr>
          <w:noProof/>
        </w:rPr>
        <w:tab/>
        <w:t>Yerram, P., Karuparthi, P. R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Chaudhary, K. Pathogenesis and management of renovascular hypertension and ischemic nephropathy. </w:t>
      </w:r>
      <w:r w:rsidR="003F630A">
        <w:rPr>
          <w:i/>
          <w:noProof/>
        </w:rPr>
        <w:t>Minerva Urologica e Nefrologica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64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</w:t>
      </w:r>
      <w:r w:rsidR="00482087" w:rsidRPr="00482087">
        <w:rPr>
          <w:noProof/>
        </w:rPr>
        <w:t>)</w:t>
      </w:r>
      <w:r w:rsidRPr="00D8287F">
        <w:rPr>
          <w:noProof/>
        </w:rPr>
        <w:t xml:space="preserve">, 63-72 </w:t>
      </w:r>
      <w:r w:rsidR="00482087" w:rsidRPr="00482087">
        <w:rPr>
          <w:noProof/>
        </w:rPr>
        <w:t>(</w:t>
      </w:r>
      <w:r w:rsidRPr="00D8287F">
        <w:rPr>
          <w:noProof/>
        </w:rPr>
        <w:t>2012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6E9492AE" w14:textId="3ABA48CA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4</w:t>
      </w:r>
      <w:r w:rsidRPr="00D8287F">
        <w:rPr>
          <w:noProof/>
        </w:rPr>
        <w:tab/>
        <w:t>Covic, A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Gusbeth-Tatomir, P. The role of the renin-angiotensin-aldosterone system in renal artery stenosis, renovascular hypertension, and ischemic nephropathy: diagnostic implications. </w:t>
      </w:r>
      <w:r w:rsidR="003F630A">
        <w:rPr>
          <w:i/>
          <w:noProof/>
        </w:rPr>
        <w:t>Progress in Cardiovascular Diseases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52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3</w:t>
      </w:r>
      <w:r w:rsidR="00482087" w:rsidRPr="00482087">
        <w:rPr>
          <w:noProof/>
        </w:rPr>
        <w:t>)</w:t>
      </w:r>
      <w:r w:rsidRPr="00D8287F">
        <w:rPr>
          <w:noProof/>
        </w:rPr>
        <w:t>, 204-208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09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1EBB918D" w14:textId="1AED5B42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5</w:t>
      </w:r>
      <w:r w:rsidRPr="00D8287F">
        <w:rPr>
          <w:noProof/>
        </w:rPr>
        <w:tab/>
        <w:t>Barreras, A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Gurk-Turner, C. Angiotensin II receptor blockers. </w:t>
      </w:r>
      <w:r w:rsidR="003F630A">
        <w:rPr>
          <w:i/>
          <w:noProof/>
        </w:rPr>
        <w:t>Proceedings (Baylor University. Medical Center)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16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</w:t>
      </w:r>
      <w:r w:rsidR="00482087" w:rsidRPr="00482087">
        <w:rPr>
          <w:noProof/>
        </w:rPr>
        <w:t>)</w:t>
      </w:r>
      <w:r w:rsidRPr="00D8287F">
        <w:rPr>
          <w:noProof/>
        </w:rPr>
        <w:t>, 123-126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03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48B3E53F" w14:textId="46A839CE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6</w:t>
      </w:r>
      <w:r w:rsidRPr="00D8287F">
        <w:rPr>
          <w:noProof/>
        </w:rPr>
        <w:tab/>
        <w:t xml:space="preserve">Sica, D. A. Angiotensin-converting enzyme inhibitors side effects--physiologic and non-physiologic considerations. </w:t>
      </w:r>
      <w:r w:rsidR="003F630A">
        <w:rPr>
          <w:i/>
          <w:noProof/>
        </w:rPr>
        <w:t>Journal of Clinical Hypertension</w:t>
      </w:r>
      <w:r w:rsidR="00482087" w:rsidRPr="00482087">
        <w:rPr>
          <w:i/>
          <w:noProof/>
        </w:rPr>
        <w:t>)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6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7</w:t>
      </w:r>
      <w:r w:rsidR="00482087" w:rsidRPr="00482087">
        <w:rPr>
          <w:noProof/>
        </w:rPr>
        <w:t>)</w:t>
      </w:r>
      <w:r w:rsidRPr="00D8287F">
        <w:rPr>
          <w:noProof/>
        </w:rPr>
        <w:t xml:space="preserve">, 410-416 </w:t>
      </w:r>
      <w:r w:rsidR="00482087" w:rsidRPr="00482087">
        <w:rPr>
          <w:noProof/>
        </w:rPr>
        <w:t>(</w:t>
      </w:r>
      <w:r w:rsidRPr="00D8287F">
        <w:rPr>
          <w:noProof/>
        </w:rPr>
        <w:t>2004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039888B5" w14:textId="7B494D92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7</w:t>
      </w:r>
      <w:r w:rsidRPr="00D8287F">
        <w:rPr>
          <w:noProof/>
        </w:rPr>
        <w:tab/>
        <w:t>Hill, R. D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Vaidya, P. N. </w:t>
      </w:r>
      <w:r w:rsidR="003F630A" w:rsidRPr="003F630A">
        <w:rPr>
          <w:noProof/>
        </w:rPr>
        <w:t>Angiotensin II Receptor Blockers (ARB, ARb).</w:t>
      </w:r>
      <w:r w:rsidR="003F630A">
        <w:rPr>
          <w:noProof/>
        </w:rPr>
        <w:t xml:space="preserve"> </w:t>
      </w:r>
      <w:r w:rsidRPr="00D8287F">
        <w:rPr>
          <w:i/>
          <w:noProof/>
        </w:rPr>
        <w:t>StatPearls</w:t>
      </w:r>
      <w:r w:rsidR="00D8287F"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9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20E844B5" w14:textId="100EFC75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8</w:t>
      </w:r>
      <w:r w:rsidRPr="00D8287F">
        <w:rPr>
          <w:noProof/>
        </w:rPr>
        <w:tab/>
        <w:t>Durante, A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Role of the renin-angiotensin-aldosterone system in the pathogenesis of atherosclerosis.</w:t>
      </w:r>
      <w:r w:rsidR="003F630A">
        <w:rPr>
          <w:noProof/>
        </w:rPr>
        <w:t>Current Pharmaceutical Design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18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7</w:t>
      </w:r>
      <w:r w:rsidR="00482087" w:rsidRPr="00482087">
        <w:rPr>
          <w:noProof/>
        </w:rPr>
        <w:t>)</w:t>
      </w:r>
      <w:r w:rsidRPr="00D8287F">
        <w:rPr>
          <w:noProof/>
        </w:rPr>
        <w:t>, 981-1004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2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1753A9AC" w14:textId="72F98EEA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9</w:t>
      </w:r>
      <w:r w:rsidRPr="00D8287F">
        <w:rPr>
          <w:noProof/>
        </w:rPr>
        <w:tab/>
        <w:t>Chen, K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Plasma reactive carbonyl species: Potential risk factor for hypertension. </w:t>
      </w:r>
      <w:r w:rsidR="003F630A">
        <w:rPr>
          <w:i/>
          <w:noProof/>
        </w:rPr>
        <w:t>Free Radical Research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45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5</w:t>
      </w:r>
      <w:r w:rsidR="00482087" w:rsidRPr="00482087">
        <w:rPr>
          <w:noProof/>
        </w:rPr>
        <w:t>)</w:t>
      </w:r>
      <w:r w:rsidRPr="00D8287F">
        <w:rPr>
          <w:noProof/>
        </w:rPr>
        <w:t>, 568-574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1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5A4E4CC3" w14:textId="55D33E3B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10</w:t>
      </w:r>
      <w:r w:rsidRPr="00D8287F">
        <w:rPr>
          <w:noProof/>
        </w:rPr>
        <w:tab/>
        <w:t>Zhang, X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Angiotensin receptor blockade has protective effects on the poststenotic porcine kidney. </w:t>
      </w:r>
      <w:r w:rsidRPr="00D8287F">
        <w:rPr>
          <w:i/>
          <w:noProof/>
        </w:rPr>
        <w:t>Kidney Int</w:t>
      </w:r>
      <w:r w:rsidR="003F630A">
        <w:rPr>
          <w:i/>
          <w:noProof/>
        </w:rPr>
        <w:t>ernational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84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4</w:t>
      </w:r>
      <w:r w:rsidR="00482087" w:rsidRPr="00482087">
        <w:rPr>
          <w:noProof/>
        </w:rPr>
        <w:t>)</w:t>
      </w:r>
      <w:r w:rsidRPr="00D8287F">
        <w:rPr>
          <w:noProof/>
        </w:rPr>
        <w:t>, 767-775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3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7AE1FAED" w14:textId="61155A1B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11</w:t>
      </w:r>
      <w:r w:rsidRPr="00D8287F">
        <w:rPr>
          <w:noProof/>
        </w:rPr>
        <w:tab/>
        <w:t>Zou, X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Renal scattered tubular-like cells confer protective effects in the stenotic murine kidney mediated by release of extracellular vesicles. </w:t>
      </w:r>
      <w:r w:rsidR="003F630A">
        <w:rPr>
          <w:i/>
          <w:noProof/>
        </w:rPr>
        <w:t>Scientific Reports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8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</w:t>
      </w:r>
      <w:r w:rsidR="00482087" w:rsidRPr="00482087">
        <w:rPr>
          <w:noProof/>
        </w:rPr>
        <w:t>)</w:t>
      </w:r>
      <w:r w:rsidRPr="00D8287F">
        <w:rPr>
          <w:noProof/>
        </w:rPr>
        <w:t>, 1263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8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2CA8227B" w14:textId="068B4D9B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12</w:t>
      </w:r>
      <w:r w:rsidRPr="00D8287F">
        <w:rPr>
          <w:noProof/>
        </w:rPr>
        <w:tab/>
        <w:t>Kinra, M., Mudgal, J., Arora, D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Nampoothiri, M. An insight into the role of cyclooxygenase and lipooxygenase pathway in renal ischemia. </w:t>
      </w:r>
      <w:r w:rsidR="003F630A">
        <w:rPr>
          <w:i/>
          <w:noProof/>
        </w:rPr>
        <w:t>European Review for Medical and Pharmacological Sciences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21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1</w:t>
      </w:r>
      <w:r w:rsidR="00482087" w:rsidRPr="00482087">
        <w:rPr>
          <w:noProof/>
        </w:rPr>
        <w:t>)</w:t>
      </w:r>
      <w:r w:rsidRPr="00D8287F">
        <w:rPr>
          <w:noProof/>
        </w:rPr>
        <w:t xml:space="preserve">, 5017-5020 </w:t>
      </w:r>
      <w:r w:rsidR="00482087" w:rsidRPr="00482087">
        <w:rPr>
          <w:noProof/>
        </w:rPr>
        <w:t>(</w:t>
      </w:r>
      <w:r w:rsidRPr="00D8287F">
        <w:rPr>
          <w:noProof/>
        </w:rPr>
        <w:t>2017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22E24BBA" w14:textId="503F56C5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13</w:t>
      </w:r>
      <w:r w:rsidRPr="00D8287F">
        <w:rPr>
          <w:noProof/>
        </w:rPr>
        <w:tab/>
        <w:t>Cavalcanti, C. O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Inhibition of PDE5 Restores Depressed Baroreflex Sensitivity in Renovascular Hypertensive Rats. </w:t>
      </w:r>
      <w:r w:rsidR="003F630A" w:rsidRPr="003F630A">
        <w:rPr>
          <w:i/>
          <w:noProof/>
        </w:rPr>
        <w:t>Frontiers in Physiology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7</w:t>
      </w:r>
      <w:r w:rsidR="00112ABB" w:rsidRPr="00D8287F">
        <w:rPr>
          <w:noProof/>
        </w:rPr>
        <w:t>,</w:t>
      </w:r>
      <w:r w:rsidRPr="00D8287F">
        <w:rPr>
          <w:noProof/>
        </w:rPr>
        <w:t xml:space="preserve"> 15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6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00592B8A" w14:textId="6A610F7C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14</w:t>
      </w:r>
      <w:r w:rsidRPr="00D8287F">
        <w:rPr>
          <w:noProof/>
        </w:rPr>
        <w:tab/>
        <w:t>Dias, A. T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Sildenafil ameliorates oxidative stress and DNA damage in the stenotic kidneys in mice with renovascular hypertension.</w:t>
      </w:r>
      <w:r w:rsidR="003F630A">
        <w:rPr>
          <w:noProof/>
        </w:rPr>
        <w:t xml:space="preserve"> </w:t>
      </w:r>
      <w:r w:rsidR="003F630A" w:rsidRPr="003F630A">
        <w:rPr>
          <w:i/>
          <w:iCs/>
          <w:noProof/>
        </w:rPr>
        <w:t>Journal of Translational Medicine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12</w:t>
      </w:r>
      <w:r w:rsidR="00112ABB" w:rsidRPr="00D8287F">
        <w:rPr>
          <w:noProof/>
        </w:rPr>
        <w:t>,</w:t>
      </w:r>
      <w:r w:rsidRPr="00D8287F">
        <w:rPr>
          <w:noProof/>
        </w:rPr>
        <w:t xml:space="preserve"> 35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4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1A833150" w14:textId="315BC67B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15</w:t>
      </w:r>
      <w:r w:rsidRPr="00D8287F">
        <w:rPr>
          <w:noProof/>
        </w:rPr>
        <w:tab/>
        <w:t>Lerman, L. O., Chade, A. R., Sica, V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Napoli, C. Animal models of hypertension: an overview. </w:t>
      </w:r>
      <w:r w:rsidR="003F630A">
        <w:rPr>
          <w:i/>
          <w:noProof/>
        </w:rPr>
        <w:t>Journal of Laboratory and Clinical Medicine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146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3</w:t>
      </w:r>
      <w:r w:rsidR="00482087" w:rsidRPr="00482087">
        <w:rPr>
          <w:noProof/>
        </w:rPr>
        <w:t>)</w:t>
      </w:r>
      <w:r w:rsidRPr="00D8287F">
        <w:rPr>
          <w:noProof/>
        </w:rPr>
        <w:t>, 160-173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05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4851B804" w14:textId="008E1199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16</w:t>
      </w:r>
      <w:r w:rsidRPr="00D8287F">
        <w:rPr>
          <w:noProof/>
        </w:rPr>
        <w:tab/>
        <w:t>Reckelhoff, J. F., Romero, D. G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Yanes Cardozo, L. L. Sex, Oxidative Stress, and Hypertension: Insights From Animal Models. </w:t>
      </w:r>
      <w:r w:rsidRPr="00D8287F">
        <w:rPr>
          <w:i/>
          <w:noProof/>
        </w:rPr>
        <w:t xml:space="preserve">Physiology </w:t>
      </w:r>
      <w:r w:rsidR="00482087" w:rsidRPr="00482087">
        <w:rPr>
          <w:i/>
          <w:noProof/>
        </w:rPr>
        <w:t>(</w:t>
      </w:r>
      <w:r w:rsidRPr="00D8287F">
        <w:rPr>
          <w:i/>
          <w:noProof/>
        </w:rPr>
        <w:t>Bethesda</w:t>
      </w:r>
      <w:r w:rsidR="00482087" w:rsidRPr="00482087">
        <w:rPr>
          <w:i/>
          <w:noProof/>
        </w:rPr>
        <w:t>)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34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3</w:t>
      </w:r>
      <w:r w:rsidR="00482087" w:rsidRPr="00482087">
        <w:rPr>
          <w:noProof/>
        </w:rPr>
        <w:t>)</w:t>
      </w:r>
      <w:r w:rsidRPr="00D8287F">
        <w:rPr>
          <w:noProof/>
        </w:rPr>
        <w:t>, 178-188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9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3757F3A1" w14:textId="371E5950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17</w:t>
      </w:r>
      <w:r w:rsidRPr="00D8287F">
        <w:rPr>
          <w:noProof/>
        </w:rPr>
        <w:tab/>
        <w:t>Goldblatt, H., Lynch, J., Hanzal, R. F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Summerville, W. W. Studies on Experimental Hypertension : I. The Production of Persistent Elevation of Systolic Blood Pressure by Means of Renal Ischemia. </w:t>
      </w:r>
      <w:r w:rsidR="003F630A">
        <w:rPr>
          <w:i/>
          <w:noProof/>
        </w:rPr>
        <w:t>Journal of Experimental Medicine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59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3</w:t>
      </w:r>
      <w:r w:rsidR="00482087" w:rsidRPr="00482087">
        <w:rPr>
          <w:noProof/>
        </w:rPr>
        <w:t>)</w:t>
      </w:r>
      <w:r w:rsidRPr="00D8287F">
        <w:rPr>
          <w:noProof/>
        </w:rPr>
        <w:t>, 347-379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934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61B7BC7C" w14:textId="55380623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18</w:t>
      </w:r>
      <w:r w:rsidRPr="00D8287F">
        <w:rPr>
          <w:noProof/>
        </w:rPr>
        <w:tab/>
        <w:t>Gollan, F., Richardson, E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Goldblatt, H. Hypertension in the systemic blood of animals with experimental renal hypertension. </w:t>
      </w:r>
      <w:r w:rsidR="003F630A">
        <w:rPr>
          <w:i/>
          <w:noProof/>
        </w:rPr>
        <w:t>Journal of Experimental Medicine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88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4</w:t>
      </w:r>
      <w:r w:rsidR="00482087" w:rsidRPr="00482087">
        <w:rPr>
          <w:noProof/>
        </w:rPr>
        <w:t>)</w:t>
      </w:r>
      <w:r w:rsidRPr="00D8287F">
        <w:rPr>
          <w:noProof/>
        </w:rPr>
        <w:t>, 389-400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948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14EB466E" w14:textId="108ADCBE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19</w:t>
      </w:r>
      <w:r w:rsidRPr="00D8287F">
        <w:rPr>
          <w:noProof/>
        </w:rPr>
        <w:tab/>
        <w:t>Lewis, H. A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Goldblatt, H. Studies on Experimental Hypertension: XVIII. Experimental Observations on the Humoral Mechanism of Hypertension. </w:t>
      </w:r>
      <w:r w:rsidR="003F630A">
        <w:rPr>
          <w:i/>
          <w:noProof/>
        </w:rPr>
        <w:t>Bulletin of the New York Academy of Medicine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18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7</w:t>
      </w:r>
      <w:r w:rsidR="00482087" w:rsidRPr="00482087">
        <w:rPr>
          <w:noProof/>
        </w:rPr>
        <w:t>)</w:t>
      </w:r>
      <w:r w:rsidRPr="00D8287F">
        <w:rPr>
          <w:noProof/>
        </w:rPr>
        <w:t xml:space="preserve">, 459-487 </w:t>
      </w:r>
      <w:r w:rsidR="00482087" w:rsidRPr="00482087">
        <w:rPr>
          <w:noProof/>
        </w:rPr>
        <w:t>(</w:t>
      </w:r>
      <w:r w:rsidRPr="00D8287F">
        <w:rPr>
          <w:noProof/>
        </w:rPr>
        <w:t>1942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272754AD" w14:textId="1FA60583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lastRenderedPageBreak/>
        <w:t>20</w:t>
      </w:r>
      <w:r w:rsidRPr="00D8287F">
        <w:rPr>
          <w:noProof/>
        </w:rPr>
        <w:tab/>
        <w:t>Warner, G. M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Genetic deficiency of Smad3 protects the kidneys from atrophy and interstitial fibrosis in 2K1C hypertension. </w:t>
      </w:r>
      <w:r w:rsidR="003F630A">
        <w:rPr>
          <w:i/>
          <w:noProof/>
        </w:rPr>
        <w:t>American Journal of Physiology-Renal Physiology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302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1</w:t>
      </w:r>
      <w:r w:rsidR="00482087" w:rsidRPr="00482087">
        <w:rPr>
          <w:noProof/>
        </w:rPr>
        <w:t>)</w:t>
      </w:r>
      <w:r w:rsidRPr="00D8287F">
        <w:rPr>
          <w:noProof/>
        </w:rPr>
        <w:t>, F1455-1464</w:t>
      </w:r>
      <w:r w:rsidR="00112ABB">
        <w:rPr>
          <w:noProof/>
        </w:rPr>
        <w:t xml:space="preserve"> (</w:t>
      </w:r>
      <w:r w:rsidRPr="00D8287F">
        <w:rPr>
          <w:noProof/>
        </w:rPr>
        <w:t>2012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3E654EEB" w14:textId="6DDAD748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21</w:t>
      </w:r>
      <w:r w:rsidRPr="00D8287F">
        <w:rPr>
          <w:noProof/>
        </w:rPr>
        <w:tab/>
        <w:t>Lorenz, J. N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Renovascular hypertension using a modified two-kidney, one-clip approach in mice is not dependent on the alpha1 or alpha2 Na-K-ATPase ouabain-binding site. </w:t>
      </w:r>
      <w:r w:rsidR="003F630A">
        <w:rPr>
          <w:i/>
          <w:noProof/>
        </w:rPr>
        <w:t>American Journal of Physiology-Renal Physiology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301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3</w:t>
      </w:r>
      <w:r w:rsidR="00482087" w:rsidRPr="00482087">
        <w:rPr>
          <w:noProof/>
        </w:rPr>
        <w:t>)</w:t>
      </w:r>
      <w:r w:rsidRPr="00D8287F">
        <w:rPr>
          <w:noProof/>
        </w:rPr>
        <w:t>, F615-621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1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171A80D6" w14:textId="71AD04E6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22</w:t>
      </w:r>
      <w:r w:rsidRPr="00D8287F">
        <w:rPr>
          <w:noProof/>
        </w:rPr>
        <w:tab/>
        <w:t>Ebina, K., Iwabuchi, T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Suzuki, S. Histological change in permanently clipped or ligated cerebral arterial wall. Part II: Autopsy cases of aneurysmal neck clipping. </w:t>
      </w:r>
      <w:r w:rsidR="003F630A">
        <w:rPr>
          <w:i/>
          <w:noProof/>
        </w:rPr>
        <w:t>Acta Neurochirurgica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66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-2</w:t>
      </w:r>
      <w:r w:rsidR="00482087" w:rsidRPr="00482087">
        <w:rPr>
          <w:noProof/>
        </w:rPr>
        <w:t>)</w:t>
      </w:r>
      <w:r w:rsidRPr="00D8287F">
        <w:rPr>
          <w:noProof/>
        </w:rPr>
        <w:t>, 23-42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982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255EB111" w14:textId="7DB78622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23</w:t>
      </w:r>
      <w:r w:rsidRPr="00D8287F">
        <w:rPr>
          <w:noProof/>
        </w:rPr>
        <w:tab/>
        <w:t>Saleem, M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Sox6: A new modulator of renin expression during physiological conditions.</w:t>
      </w:r>
      <w:r w:rsidR="00D8287F" w:rsidRPr="00D8287F">
        <w:rPr>
          <w:noProof/>
        </w:rPr>
        <w:t xml:space="preserve"> </w:t>
      </w:r>
      <w:r w:rsidR="003F630A" w:rsidRPr="003F630A">
        <w:rPr>
          <w:i/>
          <w:iCs/>
          <w:noProof/>
        </w:rPr>
        <w:t>bioRxiv</w:t>
      </w:r>
      <w:r w:rsidR="003F630A">
        <w:rPr>
          <w:noProof/>
        </w:rPr>
        <w:t xml:space="preserve">. </w:t>
      </w:r>
      <w:r w:rsidR="00482087" w:rsidRPr="00482087">
        <w:rPr>
          <w:noProof/>
        </w:rPr>
        <w:t>(</w:t>
      </w:r>
      <w:r w:rsidRPr="00D8287F">
        <w:rPr>
          <w:noProof/>
        </w:rPr>
        <w:t>2019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13131980" w14:textId="7BAA270E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24</w:t>
      </w:r>
      <w:r w:rsidRPr="00D8287F">
        <w:rPr>
          <w:noProof/>
        </w:rPr>
        <w:tab/>
        <w:t>Saleem, M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Sox6 as a new modulator of renin expression in the kidney. </w:t>
      </w:r>
      <w:r w:rsidR="003F630A">
        <w:rPr>
          <w:i/>
          <w:noProof/>
        </w:rPr>
        <w:t>American Journal of Physiology-Renal Physiology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9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6D5592D5" w14:textId="20CE823D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25</w:t>
      </w:r>
      <w:r w:rsidRPr="00D8287F">
        <w:rPr>
          <w:noProof/>
        </w:rPr>
        <w:tab/>
        <w:t>Chade, A. R., Williams, M. L., Engel, J., Guise, E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Harvey, T. W. A translational model of chronic kidney disease in swine. </w:t>
      </w:r>
      <w:r w:rsidR="003F630A">
        <w:rPr>
          <w:i/>
          <w:noProof/>
        </w:rPr>
        <w:t>American Journal of Physiology-Renal Physiology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315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</w:t>
      </w:r>
      <w:r w:rsidR="00482087" w:rsidRPr="00482087">
        <w:rPr>
          <w:noProof/>
        </w:rPr>
        <w:t>)</w:t>
      </w:r>
      <w:r w:rsidRPr="00D8287F">
        <w:rPr>
          <w:noProof/>
        </w:rPr>
        <w:t>, F364-F373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8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621446C1" w14:textId="70D1727A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26</w:t>
      </w:r>
      <w:r w:rsidRPr="00D8287F">
        <w:rPr>
          <w:noProof/>
        </w:rPr>
        <w:tab/>
        <w:t>Xue, Y., Xu, Z., Chen, H., Gan, W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Chong, T. Low-energy shock wave preconditioning reduces renal ischemic reperfusion injury caused by renal artery occlusion. </w:t>
      </w:r>
      <w:r w:rsidR="003F630A">
        <w:rPr>
          <w:i/>
          <w:noProof/>
        </w:rPr>
        <w:t>Acta Cirúrgica Brasileira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32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7</w:t>
      </w:r>
      <w:r w:rsidR="00482087" w:rsidRPr="00482087">
        <w:rPr>
          <w:noProof/>
        </w:rPr>
        <w:t>)</w:t>
      </w:r>
      <w:r w:rsidRPr="00D8287F">
        <w:rPr>
          <w:noProof/>
        </w:rPr>
        <w:t xml:space="preserve">, 550-558 </w:t>
      </w:r>
      <w:r w:rsidR="00482087" w:rsidRPr="00482087">
        <w:rPr>
          <w:noProof/>
        </w:rPr>
        <w:t>(</w:t>
      </w:r>
      <w:r w:rsidRPr="00D8287F">
        <w:rPr>
          <w:noProof/>
        </w:rPr>
        <w:t>2017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56541998" w14:textId="7E4ED019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27</w:t>
      </w:r>
      <w:r w:rsidRPr="00D8287F">
        <w:rPr>
          <w:noProof/>
        </w:rPr>
        <w:tab/>
        <w:t>Lalanne, A., Beaudeux, J. L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Bernard, M. A. [NGAL: a biomarker of acute and chronic renal dysfunction]. </w:t>
      </w:r>
      <w:r w:rsidR="003F630A">
        <w:rPr>
          <w:i/>
          <w:noProof/>
        </w:rPr>
        <w:t>Annales de Biologie Clinique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69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6</w:t>
      </w:r>
      <w:r w:rsidR="00482087" w:rsidRPr="00482087">
        <w:rPr>
          <w:noProof/>
        </w:rPr>
        <w:t>)</w:t>
      </w:r>
      <w:r w:rsidRPr="00D8287F">
        <w:rPr>
          <w:noProof/>
        </w:rPr>
        <w:t>, 629-636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1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11416B4F" w14:textId="622841F8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28</w:t>
      </w:r>
      <w:r w:rsidRPr="00D8287F">
        <w:rPr>
          <w:noProof/>
        </w:rPr>
        <w:tab/>
        <w:t>Bolignano, D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Neutrophil gelatinase-associated lipocalin </w:t>
      </w:r>
      <w:r w:rsidR="00482087" w:rsidRPr="00482087">
        <w:rPr>
          <w:noProof/>
        </w:rPr>
        <w:t>(</w:t>
      </w:r>
      <w:r w:rsidRPr="00D8287F">
        <w:rPr>
          <w:noProof/>
        </w:rPr>
        <w:t>NGAL</w:t>
      </w:r>
      <w:r w:rsidR="00482087" w:rsidRPr="00482087">
        <w:rPr>
          <w:noProof/>
        </w:rPr>
        <w:t>)</w:t>
      </w:r>
      <w:r w:rsidRPr="00D8287F">
        <w:rPr>
          <w:noProof/>
        </w:rPr>
        <w:t xml:space="preserve"> as a marker of kidney damage. </w:t>
      </w:r>
      <w:r w:rsidR="00075990">
        <w:rPr>
          <w:i/>
          <w:noProof/>
        </w:rPr>
        <w:t>American Journal of Kidney Diseases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52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3</w:t>
      </w:r>
      <w:r w:rsidR="00482087" w:rsidRPr="00482087">
        <w:rPr>
          <w:noProof/>
        </w:rPr>
        <w:t>)</w:t>
      </w:r>
      <w:r w:rsidRPr="00D8287F">
        <w:rPr>
          <w:noProof/>
        </w:rPr>
        <w:t>, 595-605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08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7865F4E3" w14:textId="6D9D3D1E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29</w:t>
      </w:r>
      <w:r w:rsidRPr="00D8287F">
        <w:rPr>
          <w:noProof/>
        </w:rPr>
        <w:tab/>
        <w:t>Kashyap, S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Development of renal atrophy in murine 2 kidney 1 clip hypertension is strain independent. </w:t>
      </w:r>
      <w:r w:rsidR="00075990">
        <w:rPr>
          <w:i/>
          <w:noProof/>
        </w:rPr>
        <w:t>Research in Veterinary Science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107</w:t>
      </w:r>
      <w:r w:rsidR="00112ABB" w:rsidRPr="00D8287F">
        <w:rPr>
          <w:noProof/>
        </w:rPr>
        <w:t>,</w:t>
      </w:r>
      <w:r w:rsidRPr="00D8287F">
        <w:rPr>
          <w:noProof/>
        </w:rPr>
        <w:t xml:space="preserve"> 171-177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6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4E2903B2" w14:textId="754BF794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30</w:t>
      </w:r>
      <w:r w:rsidRPr="00D8287F">
        <w:rPr>
          <w:noProof/>
        </w:rPr>
        <w:tab/>
        <w:t>Anderson, W. P., Woods, R. L., Kline, R. L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Korner, P. I. Acute haemodynamic responses to unilateral renal artery stenosis in conscious dogs. </w:t>
      </w:r>
      <w:r w:rsidR="00075990">
        <w:rPr>
          <w:i/>
          <w:noProof/>
        </w:rPr>
        <w:t>Clinical and Experimental Pharmacology and Physiology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12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3</w:t>
      </w:r>
      <w:r w:rsidR="00482087" w:rsidRPr="00482087">
        <w:rPr>
          <w:noProof/>
        </w:rPr>
        <w:t>)</w:t>
      </w:r>
      <w:r w:rsidRPr="00D8287F">
        <w:rPr>
          <w:noProof/>
        </w:rPr>
        <w:t>, 305-309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985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56DD995A" w14:textId="644BB2AC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31</w:t>
      </w:r>
      <w:r w:rsidRPr="00D8287F">
        <w:rPr>
          <w:noProof/>
        </w:rPr>
        <w:tab/>
        <w:t>Imanishi, M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Critical degree of renal arterial stenosis that causes hypertension in dogs. </w:t>
      </w:r>
      <w:r w:rsidRPr="00D8287F">
        <w:rPr>
          <w:i/>
          <w:noProof/>
        </w:rPr>
        <w:t>Angiology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43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0</w:t>
      </w:r>
      <w:r w:rsidR="00482087" w:rsidRPr="00482087">
        <w:rPr>
          <w:noProof/>
        </w:rPr>
        <w:t>)</w:t>
      </w:r>
      <w:r w:rsidRPr="00D8287F">
        <w:rPr>
          <w:noProof/>
        </w:rPr>
        <w:t>, 833-842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992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5C8E7556" w14:textId="43B753B6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32</w:t>
      </w:r>
      <w:r w:rsidRPr="00D8287F">
        <w:rPr>
          <w:noProof/>
        </w:rPr>
        <w:tab/>
        <w:t>Ziecina, R., Abramczyk, P., Lisiecka, A., Papierski, K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Przybylski, J. Adrenal-renal portal circulation contributes to decrease in renal blood flow after renal artery stenosis in rats. </w:t>
      </w:r>
      <w:r w:rsidR="00075990">
        <w:rPr>
          <w:i/>
          <w:noProof/>
        </w:rPr>
        <w:t>Journal of Physiology and Pharmacology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49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4</w:t>
      </w:r>
      <w:r w:rsidR="00482087" w:rsidRPr="00482087">
        <w:rPr>
          <w:noProof/>
        </w:rPr>
        <w:t>)</w:t>
      </w:r>
      <w:r w:rsidRPr="00D8287F">
        <w:rPr>
          <w:noProof/>
        </w:rPr>
        <w:t xml:space="preserve">, 553-560 </w:t>
      </w:r>
      <w:r w:rsidR="00482087" w:rsidRPr="00482087">
        <w:rPr>
          <w:noProof/>
        </w:rPr>
        <w:t>(</w:t>
      </w:r>
      <w:r w:rsidRPr="00D8287F">
        <w:rPr>
          <w:noProof/>
        </w:rPr>
        <w:t>1998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00750FC9" w14:textId="1A038A22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33</w:t>
      </w:r>
      <w:r w:rsidRPr="00D8287F">
        <w:rPr>
          <w:noProof/>
        </w:rPr>
        <w:tab/>
        <w:t>Johnson, J. A., Ichikawa, S., Kurz, K. D., Fowler, W. L., Jr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Payne, C. G. Pressor responses to vasopressin in rabbits with 3-day renal artery stenosis. </w:t>
      </w:r>
      <w:r w:rsidR="00075990">
        <w:rPr>
          <w:i/>
          <w:noProof/>
        </w:rPr>
        <w:t>American Journal of Physiology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240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6</w:t>
      </w:r>
      <w:r w:rsidR="00482087" w:rsidRPr="00482087">
        <w:rPr>
          <w:noProof/>
        </w:rPr>
        <w:t>)</w:t>
      </w:r>
      <w:r w:rsidRPr="00D8287F">
        <w:rPr>
          <w:noProof/>
        </w:rPr>
        <w:t>, H862-867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981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7B9B31F4" w14:textId="362264DC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34</w:t>
      </w:r>
      <w:r w:rsidRPr="00D8287F">
        <w:rPr>
          <w:noProof/>
        </w:rPr>
        <w:tab/>
        <w:t>Eirin, A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Changes in glomerular filtration rate after renal revascularization correlate with microvascular hemodynamics and inflammation in Swine renal artery stenosis. </w:t>
      </w:r>
      <w:r w:rsidR="00075990">
        <w:rPr>
          <w:i/>
          <w:noProof/>
        </w:rPr>
        <w:t>Circulation: Cardiovascular Interventions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5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5</w:t>
      </w:r>
      <w:r w:rsidR="00482087" w:rsidRPr="00482087">
        <w:rPr>
          <w:noProof/>
        </w:rPr>
        <w:t>)</w:t>
      </w:r>
      <w:r w:rsidRPr="00D8287F">
        <w:rPr>
          <w:noProof/>
        </w:rPr>
        <w:t>, 720-728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2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1C07965D" w14:textId="4AA367CC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35</w:t>
      </w:r>
      <w:r w:rsidRPr="00D8287F">
        <w:rPr>
          <w:noProof/>
        </w:rPr>
        <w:tab/>
        <w:t>Ma, Z., Jin, X., He, L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Wang, Y. CXCL16 regulates renal injury and fibrosis in experimental renal artery stenosis. </w:t>
      </w:r>
      <w:r w:rsidR="00075990">
        <w:rPr>
          <w:i/>
          <w:noProof/>
        </w:rPr>
        <w:t>American Journal of Physiology-Heart and Circulatory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311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3</w:t>
      </w:r>
      <w:r w:rsidR="00482087" w:rsidRPr="00482087">
        <w:rPr>
          <w:noProof/>
        </w:rPr>
        <w:t>)</w:t>
      </w:r>
      <w:r w:rsidRPr="00D8287F">
        <w:rPr>
          <w:noProof/>
        </w:rPr>
        <w:t>, H815-821</w:t>
      </w:r>
      <w:r w:rsidR="00112ABB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16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3C5C72E5" w14:textId="6180EFC6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lastRenderedPageBreak/>
        <w:t>36</w:t>
      </w:r>
      <w:r w:rsidRPr="00D8287F">
        <w:rPr>
          <w:noProof/>
        </w:rPr>
        <w:tab/>
        <w:t>Cheng, J</w:t>
      </w:r>
      <w:r w:rsidR="003F630A" w:rsidRPr="003F630A">
        <w:rPr>
          <w:noProof/>
        </w:rPr>
        <w:t>. et al.</w:t>
      </w:r>
      <w:r w:rsidRPr="00D8287F">
        <w:rPr>
          <w:noProof/>
        </w:rPr>
        <w:t xml:space="preserve"> Temporal analysis of signaling pathways activated in a murine model of two-kidney, one-clip hypertension. </w:t>
      </w:r>
      <w:r w:rsidR="003F630A">
        <w:rPr>
          <w:i/>
          <w:noProof/>
        </w:rPr>
        <w:t>American Journal of Physiology-Renal Physiology</w:t>
      </w:r>
      <w:r w:rsidRPr="00D8287F">
        <w:rPr>
          <w:i/>
          <w:noProof/>
        </w:rPr>
        <w:t>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297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4</w:t>
      </w:r>
      <w:r w:rsidR="00482087" w:rsidRPr="00482087">
        <w:rPr>
          <w:noProof/>
        </w:rPr>
        <w:t>)</w:t>
      </w:r>
      <w:r w:rsidRPr="00D8287F">
        <w:rPr>
          <w:noProof/>
        </w:rPr>
        <w:t>, F1055-1068</w:t>
      </w:r>
      <w:r w:rsidR="00075990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2009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5640CC04" w14:textId="2990ECB8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37</w:t>
      </w:r>
      <w:r w:rsidRPr="00D8287F">
        <w:rPr>
          <w:noProof/>
        </w:rPr>
        <w:tab/>
        <w:t>Wiesel, P., Mazzolai, L., Nussberger, J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Pedrazzini, T. Two-kidney, one clip and one-kidney, one clip hypertension in mice. </w:t>
      </w:r>
      <w:r w:rsidRPr="00D8287F">
        <w:rPr>
          <w:i/>
          <w:noProof/>
        </w:rPr>
        <w:t>Hypertension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29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4</w:t>
      </w:r>
      <w:r w:rsidR="00482087" w:rsidRPr="00482087">
        <w:rPr>
          <w:noProof/>
        </w:rPr>
        <w:t>)</w:t>
      </w:r>
      <w:r w:rsidRPr="00D8287F">
        <w:rPr>
          <w:noProof/>
        </w:rPr>
        <w:t>, 1025-1030</w:t>
      </w:r>
      <w:r w:rsidR="00075990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997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34604133" w14:textId="57B597F8" w:rsidR="00240088" w:rsidRPr="00D8287F" w:rsidRDefault="00240088" w:rsidP="0024593D">
      <w:pPr>
        <w:pStyle w:val="EndNoteBibliography"/>
        <w:jc w:val="both"/>
        <w:rPr>
          <w:noProof/>
        </w:rPr>
      </w:pPr>
      <w:r w:rsidRPr="00D8287F">
        <w:rPr>
          <w:noProof/>
        </w:rPr>
        <w:t>38</w:t>
      </w:r>
      <w:r w:rsidRPr="00D8287F">
        <w:rPr>
          <w:noProof/>
        </w:rPr>
        <w:tab/>
        <w:t>Johns, C., Gavras, I., Handy, D. E., Salomao, A.</w:t>
      </w:r>
      <w:r w:rsidR="00112ABB">
        <w:rPr>
          <w:noProof/>
        </w:rPr>
        <w:t xml:space="preserve">, </w:t>
      </w:r>
      <w:r w:rsidRPr="00D8287F">
        <w:rPr>
          <w:noProof/>
        </w:rPr>
        <w:t xml:space="preserve">Gavras, H. Models of experimental hypertension in mice. </w:t>
      </w:r>
      <w:r w:rsidRPr="00D8287F">
        <w:rPr>
          <w:i/>
          <w:noProof/>
        </w:rPr>
        <w:t>Hypertension.</w:t>
      </w:r>
      <w:r w:rsidRPr="00D8287F">
        <w:rPr>
          <w:noProof/>
        </w:rPr>
        <w:t xml:space="preserve"> </w:t>
      </w:r>
      <w:r w:rsidRPr="00D8287F">
        <w:rPr>
          <w:b/>
          <w:noProof/>
        </w:rPr>
        <w:t>28</w:t>
      </w:r>
      <w:r w:rsidRPr="00D8287F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6</w:t>
      </w:r>
      <w:r w:rsidR="00482087" w:rsidRPr="00482087">
        <w:rPr>
          <w:noProof/>
        </w:rPr>
        <w:t>)</w:t>
      </w:r>
      <w:r w:rsidRPr="00D8287F">
        <w:rPr>
          <w:noProof/>
        </w:rPr>
        <w:t>, 1064-1069</w:t>
      </w:r>
      <w:r w:rsidR="00075990">
        <w:rPr>
          <w:noProof/>
        </w:rPr>
        <w:t xml:space="preserve"> </w:t>
      </w:r>
      <w:r w:rsidR="00482087" w:rsidRPr="00482087">
        <w:rPr>
          <w:noProof/>
        </w:rPr>
        <w:t>(</w:t>
      </w:r>
      <w:r w:rsidRPr="00D8287F">
        <w:rPr>
          <w:noProof/>
        </w:rPr>
        <w:t>1996</w:t>
      </w:r>
      <w:r w:rsidR="00482087" w:rsidRPr="00482087">
        <w:rPr>
          <w:noProof/>
        </w:rPr>
        <w:t>)</w:t>
      </w:r>
      <w:r w:rsidRPr="00D8287F">
        <w:rPr>
          <w:noProof/>
        </w:rPr>
        <w:t>.</w:t>
      </w:r>
    </w:p>
    <w:p w14:paraId="23B1A337" w14:textId="0EDFA241" w:rsidR="0080298F" w:rsidRPr="00D8287F" w:rsidRDefault="00D86DFB" w:rsidP="0024593D">
      <w:pPr>
        <w:jc w:val="both"/>
        <w:rPr>
          <w:rFonts w:cstheme="minorHAnsi"/>
          <w:b/>
        </w:rPr>
      </w:pPr>
      <w:r w:rsidRPr="00D8287F">
        <w:rPr>
          <w:rFonts w:cstheme="minorHAnsi"/>
        </w:rPr>
        <w:fldChar w:fldCharType="end"/>
      </w:r>
    </w:p>
    <w:sectPr w:rsidR="0080298F" w:rsidRPr="00D8287F" w:rsidSect="00390383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81EACF" w14:textId="77777777" w:rsidR="00635343" w:rsidRDefault="00635343" w:rsidP="008A0E41">
      <w:r>
        <w:separator/>
      </w:r>
    </w:p>
  </w:endnote>
  <w:endnote w:type="continuationSeparator" w:id="0">
    <w:p w14:paraId="6E4057D1" w14:textId="77777777" w:rsidR="00635343" w:rsidRDefault="00635343" w:rsidP="008A0E4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yuthaya">
    <w:charset w:val="DE"/>
    <w:family w:val="auto"/>
    <w:pitch w:val="variable"/>
    <w:sig w:usb0="A10002FF" w:usb1="5000204A" w:usb2="00000020" w:usb3="00000000" w:csb0="0001019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59D6C4B" w14:textId="77777777" w:rsidR="00635343" w:rsidRDefault="00635343" w:rsidP="008A0E41">
      <w:r>
        <w:separator/>
      </w:r>
    </w:p>
  </w:footnote>
  <w:footnote w:type="continuationSeparator" w:id="0">
    <w:p w14:paraId="34F610B5" w14:textId="77777777" w:rsidR="00635343" w:rsidRDefault="00635343" w:rsidP="008A0E4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DB642E"/>
    <w:multiLevelType w:val="hybridMultilevel"/>
    <w:tmpl w:val="6B900D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DF2F0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  <w:color w:val="auto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07B905E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b w:val="0"/>
        <w:color w:val="auto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083917B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b w:val="0"/>
        <w:color w:val="auto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 w15:restartNumberingAfterBreak="0">
    <w:nsid w:val="1D0F0FEB"/>
    <w:multiLevelType w:val="hybridMultilevel"/>
    <w:tmpl w:val="A9B867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DC269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2E937D3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2F7D7A7A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8" w15:restartNumberingAfterBreak="0">
    <w:nsid w:val="323C76C7"/>
    <w:multiLevelType w:val="hybridMultilevel"/>
    <w:tmpl w:val="3F7624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2921EB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45FF0E59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1" w15:restartNumberingAfterBreak="0">
    <w:nsid w:val="57DF517B"/>
    <w:multiLevelType w:val="multilevel"/>
    <w:tmpl w:val="3C9C9BF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2" w15:restartNumberingAfterBreak="0">
    <w:nsid w:val="6433414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67074BF1"/>
    <w:multiLevelType w:val="multilevel"/>
    <w:tmpl w:val="2F228E8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677B2D8D"/>
    <w:multiLevelType w:val="hybridMultilevel"/>
    <w:tmpl w:val="64B27646"/>
    <w:lvl w:ilvl="0" w:tplc="0409000F">
      <w:start w:val="1"/>
      <w:numFmt w:val="decimal"/>
      <w:lvlText w:val="%1."/>
      <w:lvlJc w:val="left"/>
      <w:pPr>
        <w:ind w:left="1096" w:hanging="360"/>
      </w:pPr>
    </w:lvl>
    <w:lvl w:ilvl="1" w:tplc="04090019" w:tentative="1">
      <w:start w:val="1"/>
      <w:numFmt w:val="lowerLetter"/>
      <w:lvlText w:val="%2."/>
      <w:lvlJc w:val="left"/>
      <w:pPr>
        <w:ind w:left="1816" w:hanging="360"/>
      </w:pPr>
    </w:lvl>
    <w:lvl w:ilvl="2" w:tplc="0409001B" w:tentative="1">
      <w:start w:val="1"/>
      <w:numFmt w:val="lowerRoman"/>
      <w:lvlText w:val="%3."/>
      <w:lvlJc w:val="right"/>
      <w:pPr>
        <w:ind w:left="2536" w:hanging="180"/>
      </w:pPr>
    </w:lvl>
    <w:lvl w:ilvl="3" w:tplc="0409000F" w:tentative="1">
      <w:start w:val="1"/>
      <w:numFmt w:val="decimal"/>
      <w:lvlText w:val="%4."/>
      <w:lvlJc w:val="left"/>
      <w:pPr>
        <w:ind w:left="3256" w:hanging="360"/>
      </w:pPr>
    </w:lvl>
    <w:lvl w:ilvl="4" w:tplc="04090019" w:tentative="1">
      <w:start w:val="1"/>
      <w:numFmt w:val="lowerLetter"/>
      <w:lvlText w:val="%5."/>
      <w:lvlJc w:val="left"/>
      <w:pPr>
        <w:ind w:left="3976" w:hanging="360"/>
      </w:pPr>
    </w:lvl>
    <w:lvl w:ilvl="5" w:tplc="0409001B" w:tentative="1">
      <w:start w:val="1"/>
      <w:numFmt w:val="lowerRoman"/>
      <w:lvlText w:val="%6."/>
      <w:lvlJc w:val="right"/>
      <w:pPr>
        <w:ind w:left="4696" w:hanging="180"/>
      </w:pPr>
    </w:lvl>
    <w:lvl w:ilvl="6" w:tplc="0409000F" w:tentative="1">
      <w:start w:val="1"/>
      <w:numFmt w:val="decimal"/>
      <w:lvlText w:val="%7."/>
      <w:lvlJc w:val="left"/>
      <w:pPr>
        <w:ind w:left="5416" w:hanging="360"/>
      </w:pPr>
    </w:lvl>
    <w:lvl w:ilvl="7" w:tplc="04090019" w:tentative="1">
      <w:start w:val="1"/>
      <w:numFmt w:val="lowerLetter"/>
      <w:lvlText w:val="%8."/>
      <w:lvlJc w:val="left"/>
      <w:pPr>
        <w:ind w:left="6136" w:hanging="360"/>
      </w:pPr>
    </w:lvl>
    <w:lvl w:ilvl="8" w:tplc="0409001B" w:tentative="1">
      <w:start w:val="1"/>
      <w:numFmt w:val="lowerRoman"/>
      <w:lvlText w:val="%9."/>
      <w:lvlJc w:val="right"/>
      <w:pPr>
        <w:ind w:left="6856" w:hanging="180"/>
      </w:pPr>
    </w:lvl>
  </w:abstractNum>
  <w:abstractNum w:abstractNumId="15" w15:restartNumberingAfterBreak="0">
    <w:nsid w:val="69F414C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6D8A23F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6DEE1751"/>
    <w:multiLevelType w:val="multilevel"/>
    <w:tmpl w:val="66428102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rFonts w:hint="default"/>
        <w:b w:val="0"/>
        <w:color w:val="auto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8" w15:restartNumberingAfterBreak="0">
    <w:nsid w:val="6F1B39D1"/>
    <w:multiLevelType w:val="multilevel"/>
    <w:tmpl w:val="A79CB6B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9" w15:restartNumberingAfterBreak="0">
    <w:nsid w:val="79003933"/>
    <w:multiLevelType w:val="multilevel"/>
    <w:tmpl w:val="2DCC2F5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3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6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6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9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2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81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480" w:hanging="1800"/>
      </w:pPr>
      <w:rPr>
        <w:rFonts w:hint="default"/>
      </w:rPr>
    </w:lvl>
  </w:abstractNum>
  <w:abstractNum w:abstractNumId="20" w15:restartNumberingAfterBreak="0">
    <w:nsid w:val="7C007172"/>
    <w:multiLevelType w:val="multilevel"/>
    <w:tmpl w:val="DF2639C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num w:numId="1">
    <w:abstractNumId w:val="8"/>
  </w:num>
  <w:num w:numId="2">
    <w:abstractNumId w:val="10"/>
  </w:num>
  <w:num w:numId="3">
    <w:abstractNumId w:val="16"/>
  </w:num>
  <w:num w:numId="4">
    <w:abstractNumId w:val="15"/>
  </w:num>
  <w:num w:numId="5">
    <w:abstractNumId w:val="7"/>
  </w:num>
  <w:num w:numId="6">
    <w:abstractNumId w:val="9"/>
  </w:num>
  <w:num w:numId="7">
    <w:abstractNumId w:val="0"/>
  </w:num>
  <w:num w:numId="8">
    <w:abstractNumId w:val="1"/>
  </w:num>
  <w:num w:numId="9">
    <w:abstractNumId w:val="18"/>
  </w:num>
  <w:num w:numId="10">
    <w:abstractNumId w:val="11"/>
  </w:num>
  <w:num w:numId="11">
    <w:abstractNumId w:val="13"/>
  </w:num>
  <w:num w:numId="12">
    <w:abstractNumId w:val="19"/>
  </w:num>
  <w:num w:numId="13">
    <w:abstractNumId w:val="2"/>
  </w:num>
  <w:num w:numId="14">
    <w:abstractNumId w:val="17"/>
  </w:num>
  <w:num w:numId="15">
    <w:abstractNumId w:val="14"/>
  </w:num>
  <w:num w:numId="16">
    <w:abstractNumId w:val="5"/>
  </w:num>
  <w:num w:numId="17">
    <w:abstractNumId w:val="3"/>
  </w:num>
  <w:num w:numId="18">
    <w:abstractNumId w:val="6"/>
  </w:num>
  <w:num w:numId="19">
    <w:abstractNumId w:val="12"/>
  </w:num>
  <w:num w:numId="20">
    <w:abstractNumId w:val="4"/>
  </w:num>
  <w:num w:numId="21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removePersonalInformation/>
  <w:doNotDisplayPageBoundarie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zvf2tzgar52ee2x22vwpwdfzfvvwd5sap0&quot;&gt;My EndNote Library_RAStenosis paper&lt;record-ids&gt;&lt;item&gt;90&lt;/item&gt;&lt;item&gt;104&lt;/item&gt;&lt;item&gt;105&lt;/item&gt;&lt;item&gt;109&lt;/item&gt;&lt;item&gt;110&lt;/item&gt;&lt;item&gt;112&lt;/item&gt;&lt;item&gt;114&lt;/item&gt;&lt;item&gt;115&lt;/item&gt;&lt;item&gt;116&lt;/item&gt;&lt;item&gt;140&lt;/item&gt;&lt;item&gt;149&lt;/item&gt;&lt;item&gt;152&lt;/item&gt;&lt;item&gt;153&lt;/item&gt;&lt;item&gt;154&lt;/item&gt;&lt;item&gt;155&lt;/item&gt;&lt;item&gt;156&lt;/item&gt;&lt;item&gt;160&lt;/item&gt;&lt;item&gt;162&lt;/item&gt;&lt;item&gt;163&lt;/item&gt;&lt;item&gt;164&lt;/item&gt;&lt;item&gt;168&lt;/item&gt;&lt;item&gt;195&lt;/item&gt;&lt;item&gt;217&lt;/item&gt;&lt;item&gt;262&lt;/item&gt;&lt;/record-ids&gt;&lt;/item&gt;&lt;/Libraries&gt;"/>
  </w:docVars>
  <w:rsids>
    <w:rsidRoot w:val="00B859C5"/>
    <w:rsid w:val="00000595"/>
    <w:rsid w:val="00001451"/>
    <w:rsid w:val="0000468E"/>
    <w:rsid w:val="0000742F"/>
    <w:rsid w:val="0000771F"/>
    <w:rsid w:val="00013642"/>
    <w:rsid w:val="00014D44"/>
    <w:rsid w:val="0001511C"/>
    <w:rsid w:val="00016A9A"/>
    <w:rsid w:val="00016F4F"/>
    <w:rsid w:val="00022885"/>
    <w:rsid w:val="000244DD"/>
    <w:rsid w:val="00033762"/>
    <w:rsid w:val="00036A1D"/>
    <w:rsid w:val="00043B97"/>
    <w:rsid w:val="00047A1A"/>
    <w:rsid w:val="00053750"/>
    <w:rsid w:val="00057A13"/>
    <w:rsid w:val="00060F69"/>
    <w:rsid w:val="00063456"/>
    <w:rsid w:val="00065FFC"/>
    <w:rsid w:val="0006755B"/>
    <w:rsid w:val="00074E73"/>
    <w:rsid w:val="00075990"/>
    <w:rsid w:val="0008330C"/>
    <w:rsid w:val="000845D5"/>
    <w:rsid w:val="00085D9F"/>
    <w:rsid w:val="00091174"/>
    <w:rsid w:val="0009242C"/>
    <w:rsid w:val="000957B9"/>
    <w:rsid w:val="00097A9D"/>
    <w:rsid w:val="000A69AB"/>
    <w:rsid w:val="000B15CF"/>
    <w:rsid w:val="000B4AF5"/>
    <w:rsid w:val="000B5EAB"/>
    <w:rsid w:val="000C00F4"/>
    <w:rsid w:val="000C7811"/>
    <w:rsid w:val="000C7EE5"/>
    <w:rsid w:val="000D035F"/>
    <w:rsid w:val="000D0755"/>
    <w:rsid w:val="000D3959"/>
    <w:rsid w:val="000D3E9F"/>
    <w:rsid w:val="000D7A8C"/>
    <w:rsid w:val="000E04B9"/>
    <w:rsid w:val="000E08EE"/>
    <w:rsid w:val="000E098E"/>
    <w:rsid w:val="000E40AB"/>
    <w:rsid w:val="000E5A2E"/>
    <w:rsid w:val="000E6517"/>
    <w:rsid w:val="000E6A71"/>
    <w:rsid w:val="000F0686"/>
    <w:rsid w:val="000F24F4"/>
    <w:rsid w:val="000F6599"/>
    <w:rsid w:val="00100C16"/>
    <w:rsid w:val="00107436"/>
    <w:rsid w:val="00110FCB"/>
    <w:rsid w:val="00112ABB"/>
    <w:rsid w:val="00115036"/>
    <w:rsid w:val="0012120B"/>
    <w:rsid w:val="00125B4A"/>
    <w:rsid w:val="00127B7E"/>
    <w:rsid w:val="0013004A"/>
    <w:rsid w:val="001307E5"/>
    <w:rsid w:val="00130A99"/>
    <w:rsid w:val="00131A95"/>
    <w:rsid w:val="001331A1"/>
    <w:rsid w:val="0013594F"/>
    <w:rsid w:val="001413BB"/>
    <w:rsid w:val="001451BB"/>
    <w:rsid w:val="001456CE"/>
    <w:rsid w:val="00146CEA"/>
    <w:rsid w:val="001558A7"/>
    <w:rsid w:val="001606FD"/>
    <w:rsid w:val="00164CB3"/>
    <w:rsid w:val="00165669"/>
    <w:rsid w:val="001661C7"/>
    <w:rsid w:val="001751E9"/>
    <w:rsid w:val="00176440"/>
    <w:rsid w:val="0017652A"/>
    <w:rsid w:val="00177C12"/>
    <w:rsid w:val="00181FDD"/>
    <w:rsid w:val="00190493"/>
    <w:rsid w:val="001928A5"/>
    <w:rsid w:val="00196873"/>
    <w:rsid w:val="001A0659"/>
    <w:rsid w:val="001A118E"/>
    <w:rsid w:val="001A3FD5"/>
    <w:rsid w:val="001A517D"/>
    <w:rsid w:val="001A52D2"/>
    <w:rsid w:val="001A6A98"/>
    <w:rsid w:val="001B357A"/>
    <w:rsid w:val="001B7398"/>
    <w:rsid w:val="001C2A64"/>
    <w:rsid w:val="001C2CB2"/>
    <w:rsid w:val="001C70FF"/>
    <w:rsid w:val="001D0162"/>
    <w:rsid w:val="001D0740"/>
    <w:rsid w:val="001D102D"/>
    <w:rsid w:val="001D13E3"/>
    <w:rsid w:val="001D55B9"/>
    <w:rsid w:val="001D59FD"/>
    <w:rsid w:val="001D7206"/>
    <w:rsid w:val="001E0B8D"/>
    <w:rsid w:val="001E527A"/>
    <w:rsid w:val="001F2BD3"/>
    <w:rsid w:val="001F2C3B"/>
    <w:rsid w:val="001F4F70"/>
    <w:rsid w:val="001F5D03"/>
    <w:rsid w:val="001F7C16"/>
    <w:rsid w:val="0020291A"/>
    <w:rsid w:val="00202C24"/>
    <w:rsid w:val="002055C9"/>
    <w:rsid w:val="00206CA9"/>
    <w:rsid w:val="00207C0A"/>
    <w:rsid w:val="00211096"/>
    <w:rsid w:val="00212131"/>
    <w:rsid w:val="00212154"/>
    <w:rsid w:val="002137EA"/>
    <w:rsid w:val="00213842"/>
    <w:rsid w:val="00213E27"/>
    <w:rsid w:val="0022080B"/>
    <w:rsid w:val="00221E06"/>
    <w:rsid w:val="00225C34"/>
    <w:rsid w:val="00225D51"/>
    <w:rsid w:val="002274B4"/>
    <w:rsid w:val="0023033D"/>
    <w:rsid w:val="002316B3"/>
    <w:rsid w:val="002348B9"/>
    <w:rsid w:val="00240088"/>
    <w:rsid w:val="00242121"/>
    <w:rsid w:val="0024593D"/>
    <w:rsid w:val="00251590"/>
    <w:rsid w:val="00257389"/>
    <w:rsid w:val="0025755A"/>
    <w:rsid w:val="002575DE"/>
    <w:rsid w:val="00260C3D"/>
    <w:rsid w:val="0026224C"/>
    <w:rsid w:val="002623DE"/>
    <w:rsid w:val="00262B60"/>
    <w:rsid w:val="002632F8"/>
    <w:rsid w:val="00264ED5"/>
    <w:rsid w:val="00267809"/>
    <w:rsid w:val="00270FBB"/>
    <w:rsid w:val="00271D70"/>
    <w:rsid w:val="002759E2"/>
    <w:rsid w:val="00275ADA"/>
    <w:rsid w:val="00276703"/>
    <w:rsid w:val="00276AD9"/>
    <w:rsid w:val="00277306"/>
    <w:rsid w:val="00277332"/>
    <w:rsid w:val="00277BD2"/>
    <w:rsid w:val="002812A1"/>
    <w:rsid w:val="00281689"/>
    <w:rsid w:val="00283020"/>
    <w:rsid w:val="00286975"/>
    <w:rsid w:val="00290A8A"/>
    <w:rsid w:val="0029125B"/>
    <w:rsid w:val="002949D9"/>
    <w:rsid w:val="00295A02"/>
    <w:rsid w:val="002960D5"/>
    <w:rsid w:val="00297195"/>
    <w:rsid w:val="00297DB5"/>
    <w:rsid w:val="002A58F4"/>
    <w:rsid w:val="002A685C"/>
    <w:rsid w:val="002B1A0F"/>
    <w:rsid w:val="002B2120"/>
    <w:rsid w:val="002B287D"/>
    <w:rsid w:val="002B2F6E"/>
    <w:rsid w:val="002B60E7"/>
    <w:rsid w:val="002C6EC8"/>
    <w:rsid w:val="002C7F21"/>
    <w:rsid w:val="002D0927"/>
    <w:rsid w:val="002D4AD5"/>
    <w:rsid w:val="002E01AA"/>
    <w:rsid w:val="002E0FD9"/>
    <w:rsid w:val="002E3AAE"/>
    <w:rsid w:val="002E3BEA"/>
    <w:rsid w:val="002F1E36"/>
    <w:rsid w:val="002F3EF6"/>
    <w:rsid w:val="002F4E64"/>
    <w:rsid w:val="002F58AB"/>
    <w:rsid w:val="002F5B1F"/>
    <w:rsid w:val="002F7239"/>
    <w:rsid w:val="003041F9"/>
    <w:rsid w:val="00312029"/>
    <w:rsid w:val="00313287"/>
    <w:rsid w:val="00313F59"/>
    <w:rsid w:val="00317D19"/>
    <w:rsid w:val="0032123D"/>
    <w:rsid w:val="003219DA"/>
    <w:rsid w:val="00322C83"/>
    <w:rsid w:val="003261C7"/>
    <w:rsid w:val="00327070"/>
    <w:rsid w:val="00327572"/>
    <w:rsid w:val="00333061"/>
    <w:rsid w:val="0033316C"/>
    <w:rsid w:val="0033557E"/>
    <w:rsid w:val="00335A51"/>
    <w:rsid w:val="00340584"/>
    <w:rsid w:val="00340835"/>
    <w:rsid w:val="00347064"/>
    <w:rsid w:val="00350201"/>
    <w:rsid w:val="0035299F"/>
    <w:rsid w:val="0035566F"/>
    <w:rsid w:val="003612C3"/>
    <w:rsid w:val="00361BC9"/>
    <w:rsid w:val="003661A7"/>
    <w:rsid w:val="0036765E"/>
    <w:rsid w:val="00370E18"/>
    <w:rsid w:val="00370E70"/>
    <w:rsid w:val="0037223D"/>
    <w:rsid w:val="00373AD7"/>
    <w:rsid w:val="00373FB8"/>
    <w:rsid w:val="00375943"/>
    <w:rsid w:val="0037635B"/>
    <w:rsid w:val="00380ED3"/>
    <w:rsid w:val="00382B76"/>
    <w:rsid w:val="00386EB9"/>
    <w:rsid w:val="00390383"/>
    <w:rsid w:val="0039310A"/>
    <w:rsid w:val="00396E00"/>
    <w:rsid w:val="00396FDD"/>
    <w:rsid w:val="003978DE"/>
    <w:rsid w:val="003978EE"/>
    <w:rsid w:val="003A2F71"/>
    <w:rsid w:val="003A3C07"/>
    <w:rsid w:val="003A56D6"/>
    <w:rsid w:val="003B2086"/>
    <w:rsid w:val="003B4B2C"/>
    <w:rsid w:val="003B5372"/>
    <w:rsid w:val="003B723B"/>
    <w:rsid w:val="003B7BCC"/>
    <w:rsid w:val="003C2786"/>
    <w:rsid w:val="003C5755"/>
    <w:rsid w:val="003C591B"/>
    <w:rsid w:val="003C6027"/>
    <w:rsid w:val="003C7AA2"/>
    <w:rsid w:val="003D10D8"/>
    <w:rsid w:val="003D1AB4"/>
    <w:rsid w:val="003D1DED"/>
    <w:rsid w:val="003D2A75"/>
    <w:rsid w:val="003D3317"/>
    <w:rsid w:val="003D7D1B"/>
    <w:rsid w:val="003E000C"/>
    <w:rsid w:val="003E41FC"/>
    <w:rsid w:val="003E506E"/>
    <w:rsid w:val="003E658A"/>
    <w:rsid w:val="003F10C1"/>
    <w:rsid w:val="003F10DD"/>
    <w:rsid w:val="003F3DDF"/>
    <w:rsid w:val="003F3FF3"/>
    <w:rsid w:val="003F4091"/>
    <w:rsid w:val="003F630A"/>
    <w:rsid w:val="004033E9"/>
    <w:rsid w:val="0040778E"/>
    <w:rsid w:val="00410C17"/>
    <w:rsid w:val="0041169A"/>
    <w:rsid w:val="00414AEF"/>
    <w:rsid w:val="0041592F"/>
    <w:rsid w:val="0042304D"/>
    <w:rsid w:val="00424941"/>
    <w:rsid w:val="00424B3C"/>
    <w:rsid w:val="00425184"/>
    <w:rsid w:val="00425449"/>
    <w:rsid w:val="00427EA1"/>
    <w:rsid w:val="00430EAD"/>
    <w:rsid w:val="00431A53"/>
    <w:rsid w:val="00431E6B"/>
    <w:rsid w:val="0043251C"/>
    <w:rsid w:val="00437230"/>
    <w:rsid w:val="0044171B"/>
    <w:rsid w:val="004440D0"/>
    <w:rsid w:val="0044520D"/>
    <w:rsid w:val="00447081"/>
    <w:rsid w:val="0045306B"/>
    <w:rsid w:val="00467BF3"/>
    <w:rsid w:val="004700CE"/>
    <w:rsid w:val="0047458E"/>
    <w:rsid w:val="0047527E"/>
    <w:rsid w:val="0048200B"/>
    <w:rsid w:val="00482087"/>
    <w:rsid w:val="004861B3"/>
    <w:rsid w:val="004869BA"/>
    <w:rsid w:val="00492E38"/>
    <w:rsid w:val="00493F2A"/>
    <w:rsid w:val="00496529"/>
    <w:rsid w:val="004A1918"/>
    <w:rsid w:val="004A3754"/>
    <w:rsid w:val="004A3B79"/>
    <w:rsid w:val="004A3BFC"/>
    <w:rsid w:val="004B0A62"/>
    <w:rsid w:val="004B3DEC"/>
    <w:rsid w:val="004B423F"/>
    <w:rsid w:val="004C0F95"/>
    <w:rsid w:val="004C34DC"/>
    <w:rsid w:val="004C77D9"/>
    <w:rsid w:val="004D1634"/>
    <w:rsid w:val="004D58E9"/>
    <w:rsid w:val="004E151A"/>
    <w:rsid w:val="004E7F76"/>
    <w:rsid w:val="004F00FC"/>
    <w:rsid w:val="004F01C8"/>
    <w:rsid w:val="004F1A60"/>
    <w:rsid w:val="004F20A8"/>
    <w:rsid w:val="004F293F"/>
    <w:rsid w:val="004F70CD"/>
    <w:rsid w:val="00500CDB"/>
    <w:rsid w:val="00503E56"/>
    <w:rsid w:val="005117C5"/>
    <w:rsid w:val="00511CC7"/>
    <w:rsid w:val="0051428F"/>
    <w:rsid w:val="0051752F"/>
    <w:rsid w:val="0052185B"/>
    <w:rsid w:val="005234B0"/>
    <w:rsid w:val="00524A7D"/>
    <w:rsid w:val="005311F2"/>
    <w:rsid w:val="00532B00"/>
    <w:rsid w:val="0053637A"/>
    <w:rsid w:val="005373A0"/>
    <w:rsid w:val="005376AB"/>
    <w:rsid w:val="005402D7"/>
    <w:rsid w:val="00541D09"/>
    <w:rsid w:val="005440ED"/>
    <w:rsid w:val="005504BA"/>
    <w:rsid w:val="005509C4"/>
    <w:rsid w:val="00552085"/>
    <w:rsid w:val="00555963"/>
    <w:rsid w:val="0055610E"/>
    <w:rsid w:val="005614C1"/>
    <w:rsid w:val="005661DE"/>
    <w:rsid w:val="00567F17"/>
    <w:rsid w:val="00574DBE"/>
    <w:rsid w:val="00585759"/>
    <w:rsid w:val="00586784"/>
    <w:rsid w:val="00587FE9"/>
    <w:rsid w:val="005A034D"/>
    <w:rsid w:val="005A0528"/>
    <w:rsid w:val="005A07F8"/>
    <w:rsid w:val="005A1797"/>
    <w:rsid w:val="005A1EC9"/>
    <w:rsid w:val="005A6213"/>
    <w:rsid w:val="005A6F1C"/>
    <w:rsid w:val="005B3703"/>
    <w:rsid w:val="005B378C"/>
    <w:rsid w:val="005B3F41"/>
    <w:rsid w:val="005B4B73"/>
    <w:rsid w:val="005B7559"/>
    <w:rsid w:val="005B787B"/>
    <w:rsid w:val="005C6950"/>
    <w:rsid w:val="005C754B"/>
    <w:rsid w:val="005C7953"/>
    <w:rsid w:val="005D0BD5"/>
    <w:rsid w:val="005D2AF4"/>
    <w:rsid w:val="005D7B27"/>
    <w:rsid w:val="005D7EB0"/>
    <w:rsid w:val="005E296E"/>
    <w:rsid w:val="005E300C"/>
    <w:rsid w:val="005E3140"/>
    <w:rsid w:val="005E3FDA"/>
    <w:rsid w:val="005E5CA8"/>
    <w:rsid w:val="005E67E9"/>
    <w:rsid w:val="005E6B0A"/>
    <w:rsid w:val="005E6F36"/>
    <w:rsid w:val="005F1CA1"/>
    <w:rsid w:val="005F2083"/>
    <w:rsid w:val="005F20D4"/>
    <w:rsid w:val="005F385D"/>
    <w:rsid w:val="00603D04"/>
    <w:rsid w:val="00604346"/>
    <w:rsid w:val="00604E15"/>
    <w:rsid w:val="00604F84"/>
    <w:rsid w:val="00613038"/>
    <w:rsid w:val="0061326D"/>
    <w:rsid w:val="00614CD1"/>
    <w:rsid w:val="00615780"/>
    <w:rsid w:val="00615AD0"/>
    <w:rsid w:val="00621EE9"/>
    <w:rsid w:val="00622475"/>
    <w:rsid w:val="00626295"/>
    <w:rsid w:val="0062705D"/>
    <w:rsid w:val="0062738D"/>
    <w:rsid w:val="0062770B"/>
    <w:rsid w:val="00633891"/>
    <w:rsid w:val="00633FB6"/>
    <w:rsid w:val="00635343"/>
    <w:rsid w:val="00643D6C"/>
    <w:rsid w:val="00645FCD"/>
    <w:rsid w:val="00647CB4"/>
    <w:rsid w:val="00651990"/>
    <w:rsid w:val="00651C8B"/>
    <w:rsid w:val="00653B85"/>
    <w:rsid w:val="00654D81"/>
    <w:rsid w:val="00655771"/>
    <w:rsid w:val="0065585D"/>
    <w:rsid w:val="00655F0C"/>
    <w:rsid w:val="0066180F"/>
    <w:rsid w:val="00664204"/>
    <w:rsid w:val="00665C50"/>
    <w:rsid w:val="00666D97"/>
    <w:rsid w:val="00672080"/>
    <w:rsid w:val="00672304"/>
    <w:rsid w:val="00672A6A"/>
    <w:rsid w:val="00674465"/>
    <w:rsid w:val="00675F72"/>
    <w:rsid w:val="006768F0"/>
    <w:rsid w:val="00682644"/>
    <w:rsid w:val="00682C81"/>
    <w:rsid w:val="0068360B"/>
    <w:rsid w:val="00683A62"/>
    <w:rsid w:val="0068406A"/>
    <w:rsid w:val="006856B2"/>
    <w:rsid w:val="00690933"/>
    <w:rsid w:val="006931F4"/>
    <w:rsid w:val="00693DDE"/>
    <w:rsid w:val="00695204"/>
    <w:rsid w:val="006A231E"/>
    <w:rsid w:val="006A2716"/>
    <w:rsid w:val="006A39B9"/>
    <w:rsid w:val="006A665D"/>
    <w:rsid w:val="006B0B41"/>
    <w:rsid w:val="006B38B7"/>
    <w:rsid w:val="006B5024"/>
    <w:rsid w:val="006B6344"/>
    <w:rsid w:val="006B7985"/>
    <w:rsid w:val="006C360D"/>
    <w:rsid w:val="006C686A"/>
    <w:rsid w:val="006C784B"/>
    <w:rsid w:val="006C793F"/>
    <w:rsid w:val="006D02FD"/>
    <w:rsid w:val="006D31BC"/>
    <w:rsid w:val="006D3954"/>
    <w:rsid w:val="006D5101"/>
    <w:rsid w:val="006E0EE0"/>
    <w:rsid w:val="006E23A4"/>
    <w:rsid w:val="006E2E3D"/>
    <w:rsid w:val="006E3266"/>
    <w:rsid w:val="006E38E6"/>
    <w:rsid w:val="006F0A09"/>
    <w:rsid w:val="006F4067"/>
    <w:rsid w:val="006F4DC1"/>
    <w:rsid w:val="006F4F03"/>
    <w:rsid w:val="006F65FA"/>
    <w:rsid w:val="00701A94"/>
    <w:rsid w:val="00704586"/>
    <w:rsid w:val="007045D8"/>
    <w:rsid w:val="00705406"/>
    <w:rsid w:val="00706649"/>
    <w:rsid w:val="00710E81"/>
    <w:rsid w:val="00711DC8"/>
    <w:rsid w:val="007125B0"/>
    <w:rsid w:val="0071345E"/>
    <w:rsid w:val="00715552"/>
    <w:rsid w:val="00717BE3"/>
    <w:rsid w:val="00720D45"/>
    <w:rsid w:val="00722389"/>
    <w:rsid w:val="00722C42"/>
    <w:rsid w:val="007254BF"/>
    <w:rsid w:val="00725FCF"/>
    <w:rsid w:val="00727449"/>
    <w:rsid w:val="00733FE1"/>
    <w:rsid w:val="00736E6B"/>
    <w:rsid w:val="00753A3A"/>
    <w:rsid w:val="007548B4"/>
    <w:rsid w:val="00765734"/>
    <w:rsid w:val="007707E8"/>
    <w:rsid w:val="007713AB"/>
    <w:rsid w:val="00784195"/>
    <w:rsid w:val="0079092C"/>
    <w:rsid w:val="00795252"/>
    <w:rsid w:val="007973C1"/>
    <w:rsid w:val="00797BFF"/>
    <w:rsid w:val="007A5108"/>
    <w:rsid w:val="007A5D37"/>
    <w:rsid w:val="007A6901"/>
    <w:rsid w:val="007B500C"/>
    <w:rsid w:val="007B50CC"/>
    <w:rsid w:val="007B53D1"/>
    <w:rsid w:val="007B6D2C"/>
    <w:rsid w:val="007C335F"/>
    <w:rsid w:val="007C55EC"/>
    <w:rsid w:val="007C58C2"/>
    <w:rsid w:val="007C6217"/>
    <w:rsid w:val="007C781F"/>
    <w:rsid w:val="007C7DF3"/>
    <w:rsid w:val="007D074C"/>
    <w:rsid w:val="007D4A85"/>
    <w:rsid w:val="007D5A28"/>
    <w:rsid w:val="007E2491"/>
    <w:rsid w:val="007E5759"/>
    <w:rsid w:val="007E64E7"/>
    <w:rsid w:val="007E6AA8"/>
    <w:rsid w:val="007F3BA5"/>
    <w:rsid w:val="007F3F5C"/>
    <w:rsid w:val="007F4073"/>
    <w:rsid w:val="007F470A"/>
    <w:rsid w:val="007F6B5A"/>
    <w:rsid w:val="007F7537"/>
    <w:rsid w:val="00800341"/>
    <w:rsid w:val="0080298F"/>
    <w:rsid w:val="00804E9E"/>
    <w:rsid w:val="008076D0"/>
    <w:rsid w:val="00810EC5"/>
    <w:rsid w:val="00811FAB"/>
    <w:rsid w:val="00814450"/>
    <w:rsid w:val="0081547C"/>
    <w:rsid w:val="00821889"/>
    <w:rsid w:val="00823363"/>
    <w:rsid w:val="00826AF6"/>
    <w:rsid w:val="00827C9C"/>
    <w:rsid w:val="0083578B"/>
    <w:rsid w:val="00835CC6"/>
    <w:rsid w:val="00837884"/>
    <w:rsid w:val="00840681"/>
    <w:rsid w:val="008455AC"/>
    <w:rsid w:val="008458AA"/>
    <w:rsid w:val="008571AD"/>
    <w:rsid w:val="00860198"/>
    <w:rsid w:val="00860EB5"/>
    <w:rsid w:val="008732C5"/>
    <w:rsid w:val="00874456"/>
    <w:rsid w:val="00874B44"/>
    <w:rsid w:val="00874FDE"/>
    <w:rsid w:val="008809D8"/>
    <w:rsid w:val="00882761"/>
    <w:rsid w:val="00883B96"/>
    <w:rsid w:val="0088485C"/>
    <w:rsid w:val="0088611C"/>
    <w:rsid w:val="00891549"/>
    <w:rsid w:val="008A0E41"/>
    <w:rsid w:val="008A0FC9"/>
    <w:rsid w:val="008A450F"/>
    <w:rsid w:val="008A6539"/>
    <w:rsid w:val="008A7FCD"/>
    <w:rsid w:val="008B00E9"/>
    <w:rsid w:val="008B2C6F"/>
    <w:rsid w:val="008B3958"/>
    <w:rsid w:val="008B7557"/>
    <w:rsid w:val="008C0B92"/>
    <w:rsid w:val="008C1145"/>
    <w:rsid w:val="008C7F82"/>
    <w:rsid w:val="008D0850"/>
    <w:rsid w:val="008D3320"/>
    <w:rsid w:val="008D6BF1"/>
    <w:rsid w:val="008E0CDD"/>
    <w:rsid w:val="008E1FE9"/>
    <w:rsid w:val="008E2F0A"/>
    <w:rsid w:val="008E5CFC"/>
    <w:rsid w:val="008F1E7F"/>
    <w:rsid w:val="008F1F39"/>
    <w:rsid w:val="008F249E"/>
    <w:rsid w:val="008F2A5E"/>
    <w:rsid w:val="008F687E"/>
    <w:rsid w:val="008F69A5"/>
    <w:rsid w:val="0090046A"/>
    <w:rsid w:val="00900765"/>
    <w:rsid w:val="009017E7"/>
    <w:rsid w:val="009048AB"/>
    <w:rsid w:val="00905B5E"/>
    <w:rsid w:val="00910599"/>
    <w:rsid w:val="009106D3"/>
    <w:rsid w:val="00911ACB"/>
    <w:rsid w:val="00913491"/>
    <w:rsid w:val="00917402"/>
    <w:rsid w:val="009220D8"/>
    <w:rsid w:val="009237E3"/>
    <w:rsid w:val="00925669"/>
    <w:rsid w:val="0093150D"/>
    <w:rsid w:val="00932A13"/>
    <w:rsid w:val="00934174"/>
    <w:rsid w:val="009348D0"/>
    <w:rsid w:val="009401BF"/>
    <w:rsid w:val="009432E0"/>
    <w:rsid w:val="00945AE7"/>
    <w:rsid w:val="00950BC8"/>
    <w:rsid w:val="0095596C"/>
    <w:rsid w:val="009618E2"/>
    <w:rsid w:val="00962411"/>
    <w:rsid w:val="00966B5F"/>
    <w:rsid w:val="0097235D"/>
    <w:rsid w:val="00972464"/>
    <w:rsid w:val="00973D16"/>
    <w:rsid w:val="0097415C"/>
    <w:rsid w:val="00974E91"/>
    <w:rsid w:val="0098043E"/>
    <w:rsid w:val="009811D4"/>
    <w:rsid w:val="009840D8"/>
    <w:rsid w:val="00984D80"/>
    <w:rsid w:val="0098500C"/>
    <w:rsid w:val="00987E05"/>
    <w:rsid w:val="0099325C"/>
    <w:rsid w:val="0099712E"/>
    <w:rsid w:val="009A0888"/>
    <w:rsid w:val="009A2228"/>
    <w:rsid w:val="009A4A91"/>
    <w:rsid w:val="009B02B2"/>
    <w:rsid w:val="009B0935"/>
    <w:rsid w:val="009B15E6"/>
    <w:rsid w:val="009B31F7"/>
    <w:rsid w:val="009B4029"/>
    <w:rsid w:val="009B43E7"/>
    <w:rsid w:val="009C0075"/>
    <w:rsid w:val="009C0B87"/>
    <w:rsid w:val="009C49E9"/>
    <w:rsid w:val="009D0550"/>
    <w:rsid w:val="009D2203"/>
    <w:rsid w:val="009D2813"/>
    <w:rsid w:val="009D6474"/>
    <w:rsid w:val="009E06A4"/>
    <w:rsid w:val="009E16C8"/>
    <w:rsid w:val="009E7721"/>
    <w:rsid w:val="009E7B5A"/>
    <w:rsid w:val="009F3A45"/>
    <w:rsid w:val="009F6054"/>
    <w:rsid w:val="00A015A8"/>
    <w:rsid w:val="00A01DFF"/>
    <w:rsid w:val="00A02AA9"/>
    <w:rsid w:val="00A1109C"/>
    <w:rsid w:val="00A1145F"/>
    <w:rsid w:val="00A11B48"/>
    <w:rsid w:val="00A12653"/>
    <w:rsid w:val="00A13D55"/>
    <w:rsid w:val="00A14143"/>
    <w:rsid w:val="00A22C2C"/>
    <w:rsid w:val="00A23146"/>
    <w:rsid w:val="00A263EB"/>
    <w:rsid w:val="00A306EA"/>
    <w:rsid w:val="00A313D6"/>
    <w:rsid w:val="00A32C1D"/>
    <w:rsid w:val="00A42438"/>
    <w:rsid w:val="00A42C6D"/>
    <w:rsid w:val="00A4335A"/>
    <w:rsid w:val="00A44B2D"/>
    <w:rsid w:val="00A45760"/>
    <w:rsid w:val="00A50E3A"/>
    <w:rsid w:val="00A5324D"/>
    <w:rsid w:val="00A579B9"/>
    <w:rsid w:val="00A60F17"/>
    <w:rsid w:val="00A64CCF"/>
    <w:rsid w:val="00A674DE"/>
    <w:rsid w:val="00A811D5"/>
    <w:rsid w:val="00A81457"/>
    <w:rsid w:val="00A855C7"/>
    <w:rsid w:val="00A85A3F"/>
    <w:rsid w:val="00A91334"/>
    <w:rsid w:val="00A913BE"/>
    <w:rsid w:val="00AA1138"/>
    <w:rsid w:val="00AA4299"/>
    <w:rsid w:val="00AA4393"/>
    <w:rsid w:val="00AA5275"/>
    <w:rsid w:val="00AB0350"/>
    <w:rsid w:val="00AB1F1A"/>
    <w:rsid w:val="00AC1A9D"/>
    <w:rsid w:val="00AC1C84"/>
    <w:rsid w:val="00AC1ED8"/>
    <w:rsid w:val="00AC2A87"/>
    <w:rsid w:val="00AC45F3"/>
    <w:rsid w:val="00AC5545"/>
    <w:rsid w:val="00AC55A6"/>
    <w:rsid w:val="00AC6C33"/>
    <w:rsid w:val="00AC6DDA"/>
    <w:rsid w:val="00AC7CB7"/>
    <w:rsid w:val="00AD3C38"/>
    <w:rsid w:val="00AD40F8"/>
    <w:rsid w:val="00AE30C4"/>
    <w:rsid w:val="00AE7D2F"/>
    <w:rsid w:val="00AF64BF"/>
    <w:rsid w:val="00AF784A"/>
    <w:rsid w:val="00B0052E"/>
    <w:rsid w:val="00B01F05"/>
    <w:rsid w:val="00B01FC4"/>
    <w:rsid w:val="00B027C4"/>
    <w:rsid w:val="00B0295B"/>
    <w:rsid w:val="00B040EA"/>
    <w:rsid w:val="00B04C9A"/>
    <w:rsid w:val="00B10298"/>
    <w:rsid w:val="00B125C2"/>
    <w:rsid w:val="00B17370"/>
    <w:rsid w:val="00B23FC9"/>
    <w:rsid w:val="00B26E1C"/>
    <w:rsid w:val="00B30659"/>
    <w:rsid w:val="00B31176"/>
    <w:rsid w:val="00B3335A"/>
    <w:rsid w:val="00B360FD"/>
    <w:rsid w:val="00B40289"/>
    <w:rsid w:val="00B409AC"/>
    <w:rsid w:val="00B42A84"/>
    <w:rsid w:val="00B435C8"/>
    <w:rsid w:val="00B444AA"/>
    <w:rsid w:val="00B53F42"/>
    <w:rsid w:val="00B544FF"/>
    <w:rsid w:val="00B5518F"/>
    <w:rsid w:val="00B6129C"/>
    <w:rsid w:val="00B64BF5"/>
    <w:rsid w:val="00B72070"/>
    <w:rsid w:val="00B72547"/>
    <w:rsid w:val="00B72853"/>
    <w:rsid w:val="00B72D38"/>
    <w:rsid w:val="00B75C4C"/>
    <w:rsid w:val="00B80588"/>
    <w:rsid w:val="00B822F1"/>
    <w:rsid w:val="00B82762"/>
    <w:rsid w:val="00B8293E"/>
    <w:rsid w:val="00B83354"/>
    <w:rsid w:val="00B837B4"/>
    <w:rsid w:val="00B859C5"/>
    <w:rsid w:val="00B90E9B"/>
    <w:rsid w:val="00B90FEF"/>
    <w:rsid w:val="00B9177D"/>
    <w:rsid w:val="00B93B5B"/>
    <w:rsid w:val="00B961F7"/>
    <w:rsid w:val="00BA0B50"/>
    <w:rsid w:val="00BA3D72"/>
    <w:rsid w:val="00BA740F"/>
    <w:rsid w:val="00BB1A3A"/>
    <w:rsid w:val="00BB4D2B"/>
    <w:rsid w:val="00BC04D4"/>
    <w:rsid w:val="00BC0EF7"/>
    <w:rsid w:val="00BC11E8"/>
    <w:rsid w:val="00BC15B8"/>
    <w:rsid w:val="00BC4E0E"/>
    <w:rsid w:val="00BC546B"/>
    <w:rsid w:val="00BD45E6"/>
    <w:rsid w:val="00BD65E8"/>
    <w:rsid w:val="00BD68D8"/>
    <w:rsid w:val="00BE1D9E"/>
    <w:rsid w:val="00BE20FD"/>
    <w:rsid w:val="00BE324B"/>
    <w:rsid w:val="00BE3D35"/>
    <w:rsid w:val="00BE5188"/>
    <w:rsid w:val="00BF0424"/>
    <w:rsid w:val="00C0480C"/>
    <w:rsid w:val="00C055B9"/>
    <w:rsid w:val="00C06FDC"/>
    <w:rsid w:val="00C125D0"/>
    <w:rsid w:val="00C13048"/>
    <w:rsid w:val="00C13963"/>
    <w:rsid w:val="00C13A46"/>
    <w:rsid w:val="00C13C6F"/>
    <w:rsid w:val="00C1466A"/>
    <w:rsid w:val="00C14706"/>
    <w:rsid w:val="00C2068A"/>
    <w:rsid w:val="00C2309C"/>
    <w:rsid w:val="00C23AB9"/>
    <w:rsid w:val="00C2754B"/>
    <w:rsid w:val="00C30B3C"/>
    <w:rsid w:val="00C31740"/>
    <w:rsid w:val="00C326F3"/>
    <w:rsid w:val="00C36F9C"/>
    <w:rsid w:val="00C37EA8"/>
    <w:rsid w:val="00C41961"/>
    <w:rsid w:val="00C466DA"/>
    <w:rsid w:val="00C500BB"/>
    <w:rsid w:val="00C53A69"/>
    <w:rsid w:val="00C62785"/>
    <w:rsid w:val="00C66A62"/>
    <w:rsid w:val="00C67CFA"/>
    <w:rsid w:val="00C7075E"/>
    <w:rsid w:val="00C721E7"/>
    <w:rsid w:val="00C73C45"/>
    <w:rsid w:val="00C7584B"/>
    <w:rsid w:val="00C7704B"/>
    <w:rsid w:val="00C80396"/>
    <w:rsid w:val="00C814C8"/>
    <w:rsid w:val="00C81757"/>
    <w:rsid w:val="00C81E75"/>
    <w:rsid w:val="00C85D1A"/>
    <w:rsid w:val="00C86FB6"/>
    <w:rsid w:val="00C90E2A"/>
    <w:rsid w:val="00C92075"/>
    <w:rsid w:val="00C92B7F"/>
    <w:rsid w:val="00C93ECF"/>
    <w:rsid w:val="00CA5DB2"/>
    <w:rsid w:val="00CB0858"/>
    <w:rsid w:val="00CB2443"/>
    <w:rsid w:val="00CB4A7C"/>
    <w:rsid w:val="00CB4D00"/>
    <w:rsid w:val="00CC043F"/>
    <w:rsid w:val="00CC073F"/>
    <w:rsid w:val="00CC20BB"/>
    <w:rsid w:val="00CC3619"/>
    <w:rsid w:val="00CC5923"/>
    <w:rsid w:val="00CD0668"/>
    <w:rsid w:val="00CD3625"/>
    <w:rsid w:val="00CD6CD6"/>
    <w:rsid w:val="00CD727D"/>
    <w:rsid w:val="00CE2FD7"/>
    <w:rsid w:val="00CE3D17"/>
    <w:rsid w:val="00CE69CB"/>
    <w:rsid w:val="00CE6B31"/>
    <w:rsid w:val="00CF1FE3"/>
    <w:rsid w:val="00CF5615"/>
    <w:rsid w:val="00D00B7E"/>
    <w:rsid w:val="00D010FD"/>
    <w:rsid w:val="00D02830"/>
    <w:rsid w:val="00D06BD7"/>
    <w:rsid w:val="00D11FD2"/>
    <w:rsid w:val="00D15525"/>
    <w:rsid w:val="00D1767E"/>
    <w:rsid w:val="00D200F7"/>
    <w:rsid w:val="00D202D7"/>
    <w:rsid w:val="00D21E55"/>
    <w:rsid w:val="00D245E4"/>
    <w:rsid w:val="00D2591D"/>
    <w:rsid w:val="00D26191"/>
    <w:rsid w:val="00D2697D"/>
    <w:rsid w:val="00D26AA3"/>
    <w:rsid w:val="00D26B15"/>
    <w:rsid w:val="00D31672"/>
    <w:rsid w:val="00D3304B"/>
    <w:rsid w:val="00D34573"/>
    <w:rsid w:val="00D34D9C"/>
    <w:rsid w:val="00D36DC7"/>
    <w:rsid w:val="00D377DD"/>
    <w:rsid w:val="00D42C91"/>
    <w:rsid w:val="00D42F70"/>
    <w:rsid w:val="00D442D9"/>
    <w:rsid w:val="00D4431A"/>
    <w:rsid w:val="00D50E84"/>
    <w:rsid w:val="00D51364"/>
    <w:rsid w:val="00D54627"/>
    <w:rsid w:val="00D613D0"/>
    <w:rsid w:val="00D63D83"/>
    <w:rsid w:val="00D66133"/>
    <w:rsid w:val="00D72698"/>
    <w:rsid w:val="00D753E4"/>
    <w:rsid w:val="00D7791B"/>
    <w:rsid w:val="00D804AB"/>
    <w:rsid w:val="00D81589"/>
    <w:rsid w:val="00D81E20"/>
    <w:rsid w:val="00D8287F"/>
    <w:rsid w:val="00D82E4F"/>
    <w:rsid w:val="00D8613D"/>
    <w:rsid w:val="00D86DFB"/>
    <w:rsid w:val="00D90366"/>
    <w:rsid w:val="00D9528F"/>
    <w:rsid w:val="00D95C98"/>
    <w:rsid w:val="00DA2C24"/>
    <w:rsid w:val="00DA35C9"/>
    <w:rsid w:val="00DA3766"/>
    <w:rsid w:val="00DA5532"/>
    <w:rsid w:val="00DB21DE"/>
    <w:rsid w:val="00DB261F"/>
    <w:rsid w:val="00DB59F8"/>
    <w:rsid w:val="00DB68AD"/>
    <w:rsid w:val="00DC383E"/>
    <w:rsid w:val="00DC4C20"/>
    <w:rsid w:val="00DC5384"/>
    <w:rsid w:val="00DC6329"/>
    <w:rsid w:val="00DD2389"/>
    <w:rsid w:val="00DD371E"/>
    <w:rsid w:val="00DD3E81"/>
    <w:rsid w:val="00DD61A5"/>
    <w:rsid w:val="00DE03BE"/>
    <w:rsid w:val="00DE165F"/>
    <w:rsid w:val="00DE54CE"/>
    <w:rsid w:val="00DE5642"/>
    <w:rsid w:val="00DE656B"/>
    <w:rsid w:val="00DF19AE"/>
    <w:rsid w:val="00DF4493"/>
    <w:rsid w:val="00DF5ADF"/>
    <w:rsid w:val="00DF66C9"/>
    <w:rsid w:val="00DF7147"/>
    <w:rsid w:val="00E014DA"/>
    <w:rsid w:val="00E03ACC"/>
    <w:rsid w:val="00E03E01"/>
    <w:rsid w:val="00E0595E"/>
    <w:rsid w:val="00E1101B"/>
    <w:rsid w:val="00E15959"/>
    <w:rsid w:val="00E16A60"/>
    <w:rsid w:val="00E23870"/>
    <w:rsid w:val="00E3002C"/>
    <w:rsid w:val="00E30473"/>
    <w:rsid w:val="00E314DE"/>
    <w:rsid w:val="00E32ED5"/>
    <w:rsid w:val="00E3397B"/>
    <w:rsid w:val="00E33A65"/>
    <w:rsid w:val="00E33FD9"/>
    <w:rsid w:val="00E40634"/>
    <w:rsid w:val="00E419BE"/>
    <w:rsid w:val="00E4747E"/>
    <w:rsid w:val="00E4761C"/>
    <w:rsid w:val="00E478E7"/>
    <w:rsid w:val="00E511B8"/>
    <w:rsid w:val="00E53C41"/>
    <w:rsid w:val="00E551AF"/>
    <w:rsid w:val="00E60613"/>
    <w:rsid w:val="00E619CB"/>
    <w:rsid w:val="00E61E4A"/>
    <w:rsid w:val="00E63230"/>
    <w:rsid w:val="00E6483F"/>
    <w:rsid w:val="00E65A41"/>
    <w:rsid w:val="00E67C0E"/>
    <w:rsid w:val="00E70D70"/>
    <w:rsid w:val="00E73D7B"/>
    <w:rsid w:val="00E81F5A"/>
    <w:rsid w:val="00E82351"/>
    <w:rsid w:val="00E82EE8"/>
    <w:rsid w:val="00E83FD4"/>
    <w:rsid w:val="00E87388"/>
    <w:rsid w:val="00E873FA"/>
    <w:rsid w:val="00E94479"/>
    <w:rsid w:val="00E945F1"/>
    <w:rsid w:val="00E96CFA"/>
    <w:rsid w:val="00EA0250"/>
    <w:rsid w:val="00EA059D"/>
    <w:rsid w:val="00EB2342"/>
    <w:rsid w:val="00EB2844"/>
    <w:rsid w:val="00EB2FCD"/>
    <w:rsid w:val="00EB4153"/>
    <w:rsid w:val="00EC072D"/>
    <w:rsid w:val="00EC118C"/>
    <w:rsid w:val="00EC15AF"/>
    <w:rsid w:val="00EC3E55"/>
    <w:rsid w:val="00ED5D64"/>
    <w:rsid w:val="00ED6CA0"/>
    <w:rsid w:val="00EE24F4"/>
    <w:rsid w:val="00EE34B7"/>
    <w:rsid w:val="00EE682F"/>
    <w:rsid w:val="00EE732D"/>
    <w:rsid w:val="00EE7A17"/>
    <w:rsid w:val="00EF0D8E"/>
    <w:rsid w:val="00EF6E33"/>
    <w:rsid w:val="00F035ED"/>
    <w:rsid w:val="00F0426C"/>
    <w:rsid w:val="00F044EB"/>
    <w:rsid w:val="00F05934"/>
    <w:rsid w:val="00F0689B"/>
    <w:rsid w:val="00F12C8F"/>
    <w:rsid w:val="00F23F5A"/>
    <w:rsid w:val="00F257F7"/>
    <w:rsid w:val="00F27523"/>
    <w:rsid w:val="00F3146A"/>
    <w:rsid w:val="00F33CE9"/>
    <w:rsid w:val="00F41840"/>
    <w:rsid w:val="00F4428B"/>
    <w:rsid w:val="00F44DDC"/>
    <w:rsid w:val="00F551C4"/>
    <w:rsid w:val="00F55732"/>
    <w:rsid w:val="00F55CA6"/>
    <w:rsid w:val="00F5644B"/>
    <w:rsid w:val="00F56D9E"/>
    <w:rsid w:val="00F57053"/>
    <w:rsid w:val="00F60169"/>
    <w:rsid w:val="00F61E14"/>
    <w:rsid w:val="00F6368A"/>
    <w:rsid w:val="00F63B20"/>
    <w:rsid w:val="00F70077"/>
    <w:rsid w:val="00F702CD"/>
    <w:rsid w:val="00F72BA2"/>
    <w:rsid w:val="00F81DDF"/>
    <w:rsid w:val="00F826AF"/>
    <w:rsid w:val="00F83B50"/>
    <w:rsid w:val="00F859C4"/>
    <w:rsid w:val="00F93E2F"/>
    <w:rsid w:val="00F96696"/>
    <w:rsid w:val="00FA00BF"/>
    <w:rsid w:val="00FA51CA"/>
    <w:rsid w:val="00FB0C23"/>
    <w:rsid w:val="00FB0C9A"/>
    <w:rsid w:val="00FB7958"/>
    <w:rsid w:val="00FC57B2"/>
    <w:rsid w:val="00FC7D0B"/>
    <w:rsid w:val="00FD35C0"/>
    <w:rsid w:val="00FD425C"/>
    <w:rsid w:val="00FD45ED"/>
    <w:rsid w:val="00FD7255"/>
    <w:rsid w:val="00FE0764"/>
    <w:rsid w:val="00FE16DA"/>
    <w:rsid w:val="00FE1912"/>
    <w:rsid w:val="00FE50D9"/>
    <w:rsid w:val="00FE7A8B"/>
    <w:rsid w:val="00FF1318"/>
    <w:rsid w:val="00FF6171"/>
    <w:rsid w:val="00FF6383"/>
    <w:rsid w:val="00FF65F2"/>
    <w:rsid w:val="00FF68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48671DC"/>
  <w14:defaultImageDpi w14:val="32767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859C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59C5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86DFB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86DFB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D86DFB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D86DFB"/>
    <w:rPr>
      <w:rFonts w:ascii="Calibri" w:hAnsi="Calibri" w:cs="Calibri"/>
    </w:rPr>
  </w:style>
  <w:style w:type="paragraph" w:styleId="Header">
    <w:name w:val="header"/>
    <w:basedOn w:val="Normal"/>
    <w:link w:val="HeaderChar"/>
    <w:uiPriority w:val="99"/>
    <w:unhideWhenUsed/>
    <w:rsid w:val="008A0E4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A0E41"/>
  </w:style>
  <w:style w:type="paragraph" w:styleId="Footer">
    <w:name w:val="footer"/>
    <w:basedOn w:val="Normal"/>
    <w:link w:val="FooterChar"/>
    <w:uiPriority w:val="99"/>
    <w:unhideWhenUsed/>
    <w:rsid w:val="008A0E4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A0E41"/>
  </w:style>
  <w:style w:type="paragraph" w:styleId="ListParagraph">
    <w:name w:val="List Paragraph"/>
    <w:basedOn w:val="Normal"/>
    <w:uiPriority w:val="34"/>
    <w:qFormat/>
    <w:rsid w:val="000E04B9"/>
    <w:pPr>
      <w:ind w:left="720"/>
      <w:contextualSpacing/>
    </w:pPr>
  </w:style>
  <w:style w:type="table" w:styleId="TableGrid">
    <w:name w:val="Table Grid"/>
    <w:basedOn w:val="TableNormal"/>
    <w:uiPriority w:val="39"/>
    <w:rsid w:val="0036765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E06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E06A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E06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06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06A4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2B60E7"/>
  </w:style>
  <w:style w:type="character" w:styleId="Hyperlink">
    <w:name w:val="Hyperlink"/>
    <w:basedOn w:val="DefaultParagraphFont"/>
    <w:uiPriority w:val="99"/>
    <w:unhideWhenUsed/>
    <w:rsid w:val="00DE03B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E03BE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92566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39774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71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13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44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0DA0F8-944B-424E-B4E5-8152164C85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4760</Words>
  <Characters>27132</Characters>
  <Application>Microsoft Office Word</Application>
  <DocSecurity>0</DocSecurity>
  <Lines>226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8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19-11-18T15:45:00Z</cp:lastPrinted>
  <dcterms:created xsi:type="dcterms:W3CDTF">2020-04-09T14:39:00Z</dcterms:created>
  <dcterms:modified xsi:type="dcterms:W3CDTF">2020-04-10T18:19:00Z</dcterms:modified>
</cp:coreProperties>
</file>